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A2E" w14:textId="39DA1636" w:rsidR="004920DE" w:rsidRDefault="004920DE" w:rsidP="004920DE">
      <w:pPr>
        <w:pStyle w:val="Heading3"/>
      </w:pPr>
      <w:bookmarkStart w:id="0" w:name="_GoBack"/>
      <w:bookmarkEnd w:id="0"/>
      <w:r w:rsidRPr="00236548">
        <w:t>Agile Leadership in Hybrid Environments: Redefining the Role of the Project Manager</w:t>
      </w:r>
    </w:p>
    <w:p w14:paraId="055658CE" w14:textId="77777777" w:rsidR="006A3B55" w:rsidRDefault="006A3B55" w:rsidP="004920DE">
      <w:pPr>
        <w:pStyle w:val="Heading3"/>
        <w:rPr>
          <w:rStyle w:val="Strong"/>
          <w:b/>
          <w:bCs/>
        </w:rPr>
      </w:pPr>
    </w:p>
    <w:p w14:paraId="62BCA216" w14:textId="4963663F" w:rsidR="004920DE" w:rsidRDefault="004920DE" w:rsidP="004920DE">
      <w:pPr>
        <w:pStyle w:val="Heading3"/>
      </w:pPr>
      <w:r>
        <w:rPr>
          <w:rStyle w:val="Strong"/>
          <w:b/>
          <w:bCs/>
        </w:rPr>
        <w:t>Abstract</w:t>
      </w:r>
    </w:p>
    <w:p w14:paraId="5E4D870B" w14:textId="77777777" w:rsidR="00F4400D" w:rsidRPr="00F4400D" w:rsidRDefault="00F4400D" w:rsidP="00F4400D">
      <w:pPr>
        <w:spacing w:after="0" w:line="240" w:lineRule="auto"/>
        <w:rPr>
          <w:rFonts w:ascii="Times New Roman" w:eastAsia="Times New Roman" w:hAnsi="Times New Roman" w:cs="Times New Roman"/>
          <w:sz w:val="24"/>
          <w:szCs w:val="24"/>
        </w:rPr>
      </w:pPr>
      <w:r w:rsidRPr="00F4400D">
        <w:rPr>
          <w:rFonts w:ascii="Times New Roman" w:eastAsia="Times New Roman" w:hAnsi="Times New Roman" w:cs="Times New Roman"/>
          <w:sz w:val="24"/>
          <w:szCs w:val="24"/>
        </w:rPr>
        <w:t>As more and more people work in hybrid contexts, where they perform some work from home and some work in the office, project managers' roles in agile settings have changed. This review article looks at how the roles of project managers are changing in hybrid agile environments. It also talks about the important skills needed to lead distributed teams well. It looks at the most important skills for managing agile projects, like encouraging teamwork, keeping lines of communication open, and finding the right balance between control and flexibility. The article also talks about the change from classic command-and-control leadership to servant leadership, when project managers give teams power by giving them advice and support. The problems that come up in hybrid setups, such communication gaps, keeping teams together, and making sure performance is always the same, are also spoken about, along with how to deal with them. The essay also talks about how important it is for hybrid agile teams to keep learning and changing. This study offers implications for future research, concentrating on the efficacy of hybrid agile leadership, the influence of agile frameworks in hybrid environments, and the function of technology in facilitating distant cooperation. This article ultimately stresses how project management is changing in hybrid and agile settings and says that agile leadership is the key to dealing with the challenges of modern project execution.</w:t>
      </w:r>
    </w:p>
    <w:p w14:paraId="631FB48C" w14:textId="77777777" w:rsidR="004920DE" w:rsidRPr="004920DE" w:rsidRDefault="004920DE" w:rsidP="004920DE">
      <w:pPr>
        <w:spacing w:before="100" w:beforeAutospacing="1" w:after="100" w:afterAutospacing="1" w:line="240" w:lineRule="auto"/>
        <w:outlineLvl w:val="2"/>
        <w:rPr>
          <w:rFonts w:ascii="Times New Roman" w:eastAsia="Times New Roman" w:hAnsi="Times New Roman" w:cs="Times New Roman"/>
          <w:b/>
          <w:bCs/>
          <w:sz w:val="27"/>
          <w:szCs w:val="27"/>
        </w:rPr>
      </w:pPr>
      <w:r w:rsidRPr="004920DE">
        <w:rPr>
          <w:rFonts w:ascii="Times New Roman" w:eastAsia="Times New Roman" w:hAnsi="Times New Roman" w:cs="Times New Roman"/>
          <w:b/>
          <w:bCs/>
          <w:sz w:val="27"/>
          <w:szCs w:val="27"/>
        </w:rPr>
        <w:t>1. Introduction</w:t>
      </w:r>
    </w:p>
    <w:p w14:paraId="525E3C5E" w14:textId="77777777" w:rsidR="004920DE" w:rsidRPr="004920DE" w:rsidRDefault="004920DE" w:rsidP="004920DE">
      <w:pPr>
        <w:spacing w:before="100" w:beforeAutospacing="1" w:after="100" w:afterAutospacing="1" w:line="240" w:lineRule="auto"/>
        <w:outlineLvl w:val="3"/>
        <w:rPr>
          <w:rFonts w:ascii="Times New Roman" w:eastAsia="Times New Roman" w:hAnsi="Times New Roman" w:cs="Times New Roman"/>
          <w:b/>
          <w:bCs/>
          <w:sz w:val="24"/>
          <w:szCs w:val="24"/>
        </w:rPr>
      </w:pPr>
      <w:r w:rsidRPr="004920DE">
        <w:rPr>
          <w:rFonts w:ascii="Times New Roman" w:eastAsia="Times New Roman" w:hAnsi="Times New Roman" w:cs="Times New Roman"/>
          <w:b/>
          <w:bCs/>
          <w:sz w:val="24"/>
          <w:szCs w:val="24"/>
        </w:rPr>
        <w:t>Contextualization of Hybrid Environments</w:t>
      </w:r>
    </w:p>
    <w:p w14:paraId="46DFF283" w14:textId="51C9B113" w:rsidR="00F4400D" w:rsidRPr="00F4400D" w:rsidRDefault="00F4400D" w:rsidP="00F4400D">
      <w:pPr>
        <w:spacing w:after="0" w:line="240" w:lineRule="auto"/>
        <w:rPr>
          <w:rFonts w:ascii="Times New Roman" w:eastAsia="Times New Roman" w:hAnsi="Times New Roman" w:cs="Times New Roman"/>
          <w:sz w:val="24"/>
          <w:szCs w:val="24"/>
        </w:rPr>
      </w:pPr>
      <w:r w:rsidRPr="00F4400D">
        <w:rPr>
          <w:rFonts w:ascii="Times New Roman" w:eastAsia="Times New Roman" w:hAnsi="Times New Roman" w:cs="Times New Roman"/>
          <w:sz w:val="24"/>
          <w:szCs w:val="24"/>
        </w:rPr>
        <w:t>In project management, hybrid work environments are a mix of traditional and agile methods. Teams can work in different places, such as at home, in the office, or a mix of the two. This model blends the planned and organized ways of traditional project management with the flexible and iterative ways of agile methodologies</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w1DSNhJi","properties":{"formattedCitation":"[1]","plainCitation":"[1]","noteIndex":0},"citationItems":[{"id":7484,"uris":["http://zotero.org/users/16652950/items/TF6Z3BGA"],"itemData":{"id":7484,"type":"article-journal","abstract":"Given the complex and dispersed nature of construction projects, which demand collaboration among varied experts, it is crucial to reevaluate project management and execution approaches to enhance their performance. Agile principles offer a path towards heightened responsiveness within tasks and processes, addressing the construction industry’s fast-paced nature and growing client demands for timely project completion. However, adopting new management methodologies, such as Agile, needs a significant cultural shift, enabling the cultivation of multi-skilled and self-managing teams. Projectification, a growing trend in contemporary society where more activities are managed as projects, has gained significant relevance in recent years. This study examines the application of Agile project management (specifically Agile Scrum methodology) during the pre-construction phase of a construction project through the lens of Projectification. As evidenced by the research results, applying the Agile methodology in the pre-construction phase may help enhance flexibility and collaboration, enabling teams to adapt quickly to evolving project requirements and unforeseen challenges. The findings demonstrate that Agile methodologies offer numerous benefits, including enhanced adaptability, flexibility, accountability, transparency, and teamwork. Additionally, there were significant reductions in time and costs, emphasizing the value of Agile practices in construction project management.","container-title":"Buildings","DOI":"10.3390/buildings14113551","ISSN":"2075-5309","issue":"11","language":"en","license":"http://creativecommons.org/licenses/by/3.0/","note":"publisher: Multidisciplinary Digital Publishing Institute","page":"3551","source":"www.mdpi.com","title":"Agile Project Management in the Pre-Construction Stage: Facing the Challenges of Projectification in the Construction Industry","title-short":"Agile Project Management in the Pre-Construction Stage","volume":"14","author":[{"family":"Moreno","given":"Francisco"},{"family":"Forcael","given":"Eric"},{"family":"Romo","given":"Rubén"},{"family":"Orozco","given":"Francisco"},{"family":"Moroni","given":"Ginnia"},{"family":"Baesler","given":"Felipe"}],"issued":{"date-parts":[["2024",11]]}}}],"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1]</w:t>
      </w:r>
      <w:r w:rsidR="00B16521">
        <w:rPr>
          <w:rFonts w:ascii="Times New Roman" w:eastAsia="Times New Roman" w:hAnsi="Times New Roman" w:cs="Times New Roman"/>
          <w:sz w:val="24"/>
          <w:szCs w:val="24"/>
        </w:rPr>
        <w:fldChar w:fldCharType="end"/>
      </w:r>
      <w:r w:rsidRPr="00F4400D">
        <w:rPr>
          <w:rFonts w:ascii="Times New Roman" w:eastAsia="Times New Roman" w:hAnsi="Times New Roman" w:cs="Times New Roman"/>
          <w:sz w:val="24"/>
          <w:szCs w:val="24"/>
        </w:rPr>
        <w:t>. Technological improvements, especially digital technologies, and worldwide upheavals like the COVID-19 pandemic, which compelled firms to quickly adjust to new ways of working, have led to the rise of hybrid settings. Because of these changes, businesses need to rethink how they manage projects. They need to use the best parts of both traditional and agile frameworks to keep productivity, flexibility, and creativity high</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dGbPLA4I","properties":{"formattedCitation":"[2]","plainCitation":"[2]","noteIndex":0},"citationItems":[{"id":7486,"uris":["http://zotero.org/users/16652950/items/KT5YWJ4P"],"itemData":{"id":7486,"type":"article-journal","abstract":"Digital and Information and Communication Technologies (ICTs) and, consequently, remote working have increased since the start of the COVID-19 pandemic. However, workers’ economic–financial perception of remote working conditions, such as digital technology and its implementation, has scarcely been researched. Therefore, this study aims to investigate the economic–financial impacts of remote working on labourers. Using a mixed-methods sequential exploratory design, a sample of 976 workers is investigated. This study highlights that the majority of workers experience a negative economic–financial impact due to the additional costs incurred for digital technology and platforms and for utilities as well as the non-payment of overtime and meal vouchers, which are higher than the savings in commuting costs and out-of-pocket expenses. Furthermore, this research emphasizes that psychological–behavioural variables, specifically job satisfaction and technostress, are essential in the choice to continue working remotely after the COVID-19 pandemic. Finally, our results have important theoretical implications related to the existing literature both on the managerial issues connected to digital transformation, with interdisciplinary elements linked to psychological aspects, and on corporate finance topics associated to the economic–financial impacts of remote working.","container-title":"Journal of Business Research","DOI":"10.1016/j.jbusres.2022.06.010","ISSN":"0148-2963","journalAbbreviation":"J Bus Res","note":"PMID: 35706830\nPMCID: PMC9186428","page":"38-50","source":"PubMed Central","title":"Remote working and digital transformation during the COVID-19 pandemic: Economic–financial impacts and psychological drivers for employees","title-short":"Remote working and digital transformation during the COVID-19 pandemic","volume":"150","author":[{"family":"Battisti","given":"Enrico"},{"family":"Alfiero","given":"Simona"},{"family":"Leonidou","given":"Erasmia"}],"issued":{"date-parts":[["2022",11]]}}}],"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2]</w:t>
      </w:r>
      <w:r w:rsidR="00B16521">
        <w:rPr>
          <w:rFonts w:ascii="Times New Roman" w:eastAsia="Times New Roman" w:hAnsi="Times New Roman" w:cs="Times New Roman"/>
          <w:sz w:val="24"/>
          <w:szCs w:val="24"/>
        </w:rPr>
        <w:fldChar w:fldCharType="end"/>
      </w:r>
      <w:r w:rsidRPr="00F4400D">
        <w:rPr>
          <w:rFonts w:ascii="Times New Roman" w:eastAsia="Times New Roman" w:hAnsi="Times New Roman" w:cs="Times New Roman"/>
          <w:sz w:val="24"/>
          <w:szCs w:val="24"/>
        </w:rPr>
        <w:t>.</w:t>
      </w:r>
    </w:p>
    <w:p w14:paraId="79B27D0E" w14:textId="77777777" w:rsidR="004920DE" w:rsidRPr="004920DE" w:rsidRDefault="004920DE" w:rsidP="004920DE">
      <w:pPr>
        <w:spacing w:before="100" w:beforeAutospacing="1" w:after="100" w:afterAutospacing="1" w:line="240" w:lineRule="auto"/>
        <w:outlineLvl w:val="3"/>
        <w:rPr>
          <w:rFonts w:ascii="Times New Roman" w:eastAsia="Times New Roman" w:hAnsi="Times New Roman" w:cs="Times New Roman"/>
          <w:b/>
          <w:bCs/>
          <w:sz w:val="24"/>
          <w:szCs w:val="24"/>
        </w:rPr>
      </w:pPr>
      <w:r w:rsidRPr="004920DE">
        <w:rPr>
          <w:rFonts w:ascii="Times New Roman" w:eastAsia="Times New Roman" w:hAnsi="Times New Roman" w:cs="Times New Roman"/>
          <w:b/>
          <w:bCs/>
          <w:sz w:val="24"/>
          <w:szCs w:val="24"/>
        </w:rPr>
        <w:t>Importance of Agile Leadership</w:t>
      </w:r>
    </w:p>
    <w:p w14:paraId="0C2972E0" w14:textId="121AD019" w:rsidR="00F4400D" w:rsidRPr="00F4400D" w:rsidRDefault="00F4400D" w:rsidP="00F4400D">
      <w:pPr>
        <w:spacing w:after="0" w:line="240" w:lineRule="auto"/>
        <w:rPr>
          <w:rFonts w:ascii="Times New Roman" w:eastAsia="Times New Roman" w:hAnsi="Times New Roman" w:cs="Times New Roman"/>
          <w:sz w:val="24"/>
          <w:szCs w:val="24"/>
        </w:rPr>
      </w:pPr>
      <w:r w:rsidRPr="00F4400D">
        <w:rPr>
          <w:rFonts w:ascii="Times New Roman" w:eastAsia="Times New Roman" w:hAnsi="Times New Roman" w:cs="Times New Roman"/>
          <w:sz w:val="24"/>
          <w:szCs w:val="24"/>
        </w:rPr>
        <w:t xml:space="preserve">Agile methodology has developed from a software development approach to a comprehensive organizational strategy for numerous sectors over the past couple decades. Agile is ideal for dynamic projects because it stresses iterative development, collaboration, and adaptation. Agile leadership is needed when organizations become increasingly complex and change quickly. Agile leaders must encourage collaboration, assist teams through uncertainty, and empower all decision-making. Agile leadership is essential in hybrid workplaces with various teams and </w:t>
      </w:r>
      <w:r w:rsidRPr="00F4400D">
        <w:rPr>
          <w:rFonts w:ascii="Times New Roman" w:eastAsia="Times New Roman" w:hAnsi="Times New Roman" w:cs="Times New Roman"/>
          <w:sz w:val="24"/>
          <w:szCs w:val="24"/>
        </w:rPr>
        <w:lastRenderedPageBreak/>
        <w:t>multiple approaches to maintain alignment, communication, and performance under uncertainty</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DvMOMo24","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3]</w:t>
      </w:r>
      <w:r w:rsidR="00B16521">
        <w:rPr>
          <w:rFonts w:ascii="Times New Roman" w:eastAsia="Times New Roman" w:hAnsi="Times New Roman" w:cs="Times New Roman"/>
          <w:sz w:val="24"/>
          <w:szCs w:val="24"/>
        </w:rPr>
        <w:fldChar w:fldCharType="end"/>
      </w:r>
      <w:r w:rsidRPr="00F4400D">
        <w:rPr>
          <w:rFonts w:ascii="Times New Roman" w:eastAsia="Times New Roman" w:hAnsi="Times New Roman" w:cs="Times New Roman"/>
          <w:sz w:val="24"/>
          <w:szCs w:val="24"/>
        </w:rPr>
        <w:t>.</w:t>
      </w:r>
    </w:p>
    <w:p w14:paraId="44B9D6FE" w14:textId="77777777" w:rsidR="004920DE" w:rsidRPr="004920DE" w:rsidRDefault="004920DE" w:rsidP="004920DE">
      <w:pPr>
        <w:spacing w:before="100" w:beforeAutospacing="1" w:after="100" w:afterAutospacing="1" w:line="240" w:lineRule="auto"/>
        <w:outlineLvl w:val="3"/>
        <w:rPr>
          <w:rFonts w:ascii="Times New Roman" w:eastAsia="Times New Roman" w:hAnsi="Times New Roman" w:cs="Times New Roman"/>
          <w:b/>
          <w:bCs/>
          <w:sz w:val="24"/>
          <w:szCs w:val="24"/>
        </w:rPr>
      </w:pPr>
      <w:r w:rsidRPr="004920DE">
        <w:rPr>
          <w:rFonts w:ascii="Times New Roman" w:eastAsia="Times New Roman" w:hAnsi="Times New Roman" w:cs="Times New Roman"/>
          <w:b/>
          <w:bCs/>
          <w:sz w:val="24"/>
          <w:szCs w:val="24"/>
        </w:rPr>
        <w:t>Purpose and Scope of the Article</w:t>
      </w:r>
    </w:p>
    <w:p w14:paraId="2EBC34C5" w14:textId="77777777" w:rsidR="00F4400D" w:rsidRPr="00F4400D" w:rsidRDefault="00F4400D" w:rsidP="00F4400D">
      <w:pPr>
        <w:spacing w:after="0" w:line="240" w:lineRule="auto"/>
        <w:rPr>
          <w:rFonts w:ascii="Times New Roman" w:eastAsia="Times New Roman" w:hAnsi="Times New Roman" w:cs="Times New Roman"/>
          <w:sz w:val="24"/>
          <w:szCs w:val="24"/>
        </w:rPr>
      </w:pPr>
      <w:r w:rsidRPr="00F4400D">
        <w:rPr>
          <w:rFonts w:ascii="Times New Roman" w:eastAsia="Times New Roman" w:hAnsi="Times New Roman" w:cs="Times New Roman"/>
          <w:sz w:val="24"/>
          <w:szCs w:val="24"/>
        </w:rPr>
        <w:t>This essay seeks to examine the function of project managers as agile leaders within hybrid contexts. It aims to analyze the alterations in the project manager's tasks in these contexts, emphasizing the problems encountered and the competencies necessary for effective leadership. This paper will redefine the expectations for project managers by looking at current research and practices. It will stress their roles as facilitators, communicators, and decision-makers in agile and hybrid frameworks. This article will provide insights on how project managers can effectively navigate difficult situations to achieve objectives and promote collaboration across varied teams.</w:t>
      </w:r>
    </w:p>
    <w:p w14:paraId="26E9FD5F" w14:textId="77777777" w:rsidR="004920DE" w:rsidRDefault="004920DE" w:rsidP="004920DE">
      <w:pPr>
        <w:pStyle w:val="Heading3"/>
      </w:pPr>
      <w:r>
        <w:rPr>
          <w:rStyle w:val="Strong"/>
          <w:b/>
          <w:bCs/>
        </w:rPr>
        <w:t>2. Agile Leadership: A Brief Overview</w:t>
      </w:r>
    </w:p>
    <w:p w14:paraId="79A9E7F8" w14:textId="77777777" w:rsidR="004920DE" w:rsidRDefault="004920DE" w:rsidP="004920DE">
      <w:pPr>
        <w:pStyle w:val="Heading4"/>
      </w:pPr>
      <w:r>
        <w:rPr>
          <w:rStyle w:val="Strong"/>
          <w:b/>
          <w:bCs/>
        </w:rPr>
        <w:t>Definition and Principles of Agile Leadership</w:t>
      </w:r>
    </w:p>
    <w:p w14:paraId="55CF1384" w14:textId="77777777" w:rsidR="00F4400D" w:rsidRPr="00F4400D" w:rsidRDefault="00F4400D" w:rsidP="00F4400D">
      <w:pPr>
        <w:spacing w:after="0" w:line="240" w:lineRule="auto"/>
        <w:rPr>
          <w:rFonts w:ascii="Times New Roman" w:eastAsia="Times New Roman" w:hAnsi="Times New Roman" w:cs="Times New Roman"/>
          <w:sz w:val="24"/>
          <w:szCs w:val="24"/>
        </w:rPr>
      </w:pPr>
      <w:r w:rsidRPr="00F4400D">
        <w:rPr>
          <w:rFonts w:ascii="Times New Roman" w:eastAsia="Times New Roman" w:hAnsi="Times New Roman" w:cs="Times New Roman"/>
          <w:sz w:val="24"/>
          <w:szCs w:val="24"/>
        </w:rPr>
        <w:t>Agile leadership is a way to lead teams and projects that emphasizes being flexible, working together, and being able to change. Agile leadership is different from traditional leadership styles since it doesn't rely on top-down frameworks. Instead, it focuses on a more decentralized and empowered form of leadership. Some of the main ideas behind agile leadership are:</w:t>
      </w:r>
    </w:p>
    <w:p w14:paraId="3E286ECD" w14:textId="4714EC71" w:rsidR="004920DE" w:rsidRPr="00F4400D" w:rsidRDefault="004920DE" w:rsidP="00F4400D">
      <w:pPr>
        <w:pStyle w:val="ListParagraph"/>
        <w:numPr>
          <w:ilvl w:val="0"/>
          <w:numId w:val="1"/>
        </w:numPr>
        <w:rPr>
          <w:rFonts w:ascii="Times New Roman" w:eastAsia="Times New Roman" w:hAnsi="Times New Roman" w:cs="Times New Roman"/>
          <w:sz w:val="24"/>
          <w:szCs w:val="24"/>
        </w:rPr>
      </w:pPr>
      <w:r>
        <w:rPr>
          <w:rStyle w:val="Strong"/>
        </w:rPr>
        <w:t>Collaboration</w:t>
      </w:r>
      <w:r>
        <w:t xml:space="preserve">: </w:t>
      </w:r>
      <w:r w:rsidR="00F4400D" w:rsidRPr="00F4400D">
        <w:rPr>
          <w:rFonts w:ascii="Times New Roman" w:eastAsia="Times New Roman" w:hAnsi="Times New Roman" w:cs="Times New Roman"/>
          <w:sz w:val="24"/>
          <w:szCs w:val="24"/>
        </w:rPr>
        <w:t>Agile leaders provide a space where people can work together and talk to each other. They want team members to talk to each other openly, be honest, and share their thoughts so that everyone is on the same page with the project's goals</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qipp43xA","properties":{"formattedCitation":"[4]","plainCitation":"[4]","noteIndex":0},"citationItems":[{"id":7490,"uris":["http://zotero.org/users/16652950/items/5F46637I"],"itemData":{"id":7490,"type":"article-journal","abstract":"Teamwork is crucial in software development, particularly in agile development teams which are cross-functional and where team members work intensively together to develop a cohesive software solution. Effective teamwork is not easy; prior studies indicate challenges with communication, learning, prioritization, and leadership. Nevertheless, there is much advice available for teams, from agile methods, practitioner literature, and general studies on teamwork to a growing body of empirical studies on teamwork in the specific context of agile software development. This article presents the agile teamwork effectiveness model (ATEM) for colocated agile development teams. The model is based on evidence from focus groups, case studies, and multi-vocal literature and is a revision of a general team effectiveness model. Our model of agile teamwork effectiveness is composed of shared leadership, team orientation, redundancy, adaptability, and peer feedback. Coordinating mechanisms are needed to facilitate these components. The coordinating mechanisms are shared mental models, communication, and mutual trust. We critically examine the model and discuss extensions for very small, multi-team, distributed, and safety-critical development contexts. The model is intended for researchers, team members, coaches, and leaders in the agile community.","container-title":"Empirical Software Engineering","DOI":"10.1007/s10664-021-10115-0","ISSN":"1573-7616","issue":"2","journalAbbreviation":"Empir Software Eng","language":"en","page":"56","source":"Springer Link","title":"A teamwork effectiveness model for agile software development","volume":"27","author":[{"family":"Strode","given":"Diane"},{"family":"Dingsøyr","given":"Torgeir"},{"family":"Lindsjorn","given":"Yngve"}],"issued":{"date-parts":[["2022",3,10]]}}}],"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4]</w:t>
      </w:r>
      <w:r w:rsidR="00B16521">
        <w:rPr>
          <w:rFonts w:ascii="Times New Roman" w:eastAsia="Times New Roman" w:hAnsi="Times New Roman" w:cs="Times New Roman"/>
          <w:sz w:val="24"/>
          <w:szCs w:val="24"/>
        </w:rPr>
        <w:fldChar w:fldCharType="end"/>
      </w:r>
      <w:r w:rsidR="00F4400D" w:rsidRPr="00F4400D">
        <w:rPr>
          <w:rFonts w:ascii="Times New Roman" w:eastAsia="Times New Roman" w:hAnsi="Times New Roman" w:cs="Times New Roman"/>
          <w:sz w:val="24"/>
          <w:szCs w:val="24"/>
        </w:rPr>
        <w:t>.</w:t>
      </w:r>
    </w:p>
    <w:p w14:paraId="302F88D6" w14:textId="0A389FB7" w:rsidR="004920DE" w:rsidRPr="00F4400D" w:rsidRDefault="004920DE" w:rsidP="00F4400D">
      <w:pPr>
        <w:pStyle w:val="ListParagraph"/>
        <w:numPr>
          <w:ilvl w:val="0"/>
          <w:numId w:val="1"/>
        </w:numPr>
        <w:rPr>
          <w:rFonts w:ascii="Times New Roman" w:eastAsia="Times New Roman" w:hAnsi="Times New Roman" w:cs="Times New Roman"/>
          <w:sz w:val="24"/>
          <w:szCs w:val="24"/>
        </w:rPr>
      </w:pPr>
      <w:r>
        <w:rPr>
          <w:rStyle w:val="Strong"/>
        </w:rPr>
        <w:t>Adaptability</w:t>
      </w:r>
      <w:r>
        <w:t xml:space="preserve">: </w:t>
      </w:r>
      <w:r w:rsidR="00F4400D" w:rsidRPr="00F4400D">
        <w:rPr>
          <w:rFonts w:ascii="Times New Roman" w:eastAsia="Times New Roman" w:hAnsi="Times New Roman" w:cs="Times New Roman"/>
          <w:sz w:val="24"/>
          <w:szCs w:val="24"/>
        </w:rPr>
        <w:t>Agile leadership works best in circumstances that are always changing and where being able to adapt rapidly is really important. Agile leaders are adaptable and always reevaluate their plans and make changes as needed to keep moving forward even when priorities or problems change</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HcpPI7Qr","properties":{"formattedCitation":"[5]","plainCitation":"[5]","noteIndex":0},"citationItems":[{"id":7492,"uris":["http://zotero.org/users/16652950/items/EDVM3XS4"],"itemData":{"id":7492,"type":"article-journal","abstract":"The present study examines the correlation between current leadership models and three key elements of contemporary society: the volatile, uncertain, complex, and ambiguous (VUCA) environment, the rapid digital revolution occurring in our surroundings, and the emergence of the next generation within our organizations. This study presents a framework for successfully incorporating and applying several leadership paradigms in exploratory, reflective, and analytical operations. Effective leadership in the digital era necessitates the use of a variety of leadership styles. Companies must succeed in integrating into the varied and inclusive work environment required by modern society. Achieving the desired results requires not just the abandonment of past methods but also the commitment to applying “next practices”. The current leadership concepts should be in accordance with the prevailing working conditions and beliefs of the current employee and those of future employees. By adopting the viewpoint of the “next up”, existing leadership theories can better accommodate the emotional, historical, and intrinsically imperfect situations that present leadership usually perceives and utilizes to evaluate its activities. The complex structure of this study’s framework enables the use of a single, collaborative, robust leadership model to drive rapid and seamless digital transformation in both enterprises and the contexts that initiate and guide such changes. Furthermore, it enables the exploration of the possible benefits of this approach for both the leaders and team members who struggle with the complexity of these adjustments.","container-title":"Administrative Sciences","DOI":"10.3390/admsci14110270","ISSN":"2076-3387","issue":"11","language":"en","license":"http://creativecommons.org/licenses/by/3.0/","note":"publisher: Multidisciplinary Digital Publishing Institute","page":"270","source":"www.mdpi.com","title":"Evolving Leadership Theories: Integrating Contemporary Theories for VUCA Realities","title-short":"Evolving Leadership Theories","volume":"14","author":[{"family":"Esenyel","given":"Vildan"}],"issued":{"date-parts":[["2024",11]]}}}],"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5]</w:t>
      </w:r>
      <w:r w:rsidR="00B16521">
        <w:rPr>
          <w:rFonts w:ascii="Times New Roman" w:eastAsia="Times New Roman" w:hAnsi="Times New Roman" w:cs="Times New Roman"/>
          <w:sz w:val="24"/>
          <w:szCs w:val="24"/>
        </w:rPr>
        <w:fldChar w:fldCharType="end"/>
      </w:r>
      <w:r w:rsidR="00F4400D" w:rsidRPr="00F4400D">
        <w:rPr>
          <w:rFonts w:ascii="Times New Roman" w:eastAsia="Times New Roman" w:hAnsi="Times New Roman" w:cs="Times New Roman"/>
          <w:sz w:val="24"/>
          <w:szCs w:val="24"/>
        </w:rPr>
        <w:t>.</w:t>
      </w:r>
    </w:p>
    <w:p w14:paraId="2AA155D5" w14:textId="531F7940" w:rsidR="004920DE" w:rsidRPr="006469E8" w:rsidRDefault="004920DE" w:rsidP="006469E8">
      <w:pPr>
        <w:pStyle w:val="ListParagraph"/>
        <w:numPr>
          <w:ilvl w:val="0"/>
          <w:numId w:val="1"/>
        </w:numPr>
        <w:rPr>
          <w:rFonts w:ascii="Times New Roman" w:eastAsia="Times New Roman" w:hAnsi="Times New Roman" w:cs="Times New Roman"/>
          <w:sz w:val="24"/>
          <w:szCs w:val="24"/>
        </w:rPr>
      </w:pPr>
      <w:proofErr w:type="spellStart"/>
      <w:r>
        <w:rPr>
          <w:rStyle w:val="Strong"/>
        </w:rPr>
        <w:t>Customer-</w:t>
      </w:r>
      <w:proofErr w:type="gramStart"/>
      <w:r>
        <w:rPr>
          <w:rStyle w:val="Strong"/>
        </w:rPr>
        <w:t>Centricity</w:t>
      </w:r>
      <w:r>
        <w:t>:</w:t>
      </w:r>
      <w:r w:rsidR="006469E8" w:rsidRPr="006469E8">
        <w:rPr>
          <w:rFonts w:ascii="Times New Roman" w:eastAsia="Times New Roman" w:hAnsi="Times New Roman" w:cs="Times New Roman"/>
          <w:sz w:val="24"/>
          <w:szCs w:val="24"/>
        </w:rPr>
        <w:t>The</w:t>
      </w:r>
      <w:proofErr w:type="spellEnd"/>
      <w:proofErr w:type="gramEnd"/>
      <w:r w:rsidR="006469E8" w:rsidRPr="006469E8">
        <w:rPr>
          <w:rFonts w:ascii="Times New Roman" w:eastAsia="Times New Roman" w:hAnsi="Times New Roman" w:cs="Times New Roman"/>
          <w:sz w:val="24"/>
          <w:szCs w:val="24"/>
        </w:rPr>
        <w:t xml:space="preserve"> main goal of agile leadership is to give the customer value. Agile leaders make sure that client feedback is always taken into account across the project cycle. This lets teams make small changes that better meet the needs and expectations of customers</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i3PH97Ir","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3]</w:t>
      </w:r>
      <w:r w:rsidR="00B16521">
        <w:rPr>
          <w:rFonts w:ascii="Times New Roman" w:eastAsia="Times New Roman" w:hAnsi="Times New Roman" w:cs="Times New Roman"/>
          <w:sz w:val="24"/>
          <w:szCs w:val="24"/>
        </w:rPr>
        <w:fldChar w:fldCharType="end"/>
      </w:r>
      <w:r w:rsidR="006469E8" w:rsidRPr="006469E8">
        <w:rPr>
          <w:rFonts w:ascii="Times New Roman" w:eastAsia="Times New Roman" w:hAnsi="Times New Roman" w:cs="Times New Roman"/>
          <w:sz w:val="24"/>
          <w:szCs w:val="24"/>
        </w:rPr>
        <w:t>.</w:t>
      </w:r>
    </w:p>
    <w:p w14:paraId="3EFAAD30" w14:textId="77777777" w:rsidR="00B16521" w:rsidRDefault="004920DE" w:rsidP="006469E8">
      <w:pPr>
        <w:pStyle w:val="ListParagraph"/>
        <w:numPr>
          <w:ilvl w:val="0"/>
          <w:numId w:val="1"/>
        </w:numPr>
        <w:rPr>
          <w:rFonts w:ascii="Times New Roman" w:eastAsia="Times New Roman" w:hAnsi="Times New Roman" w:cs="Times New Roman"/>
          <w:sz w:val="24"/>
          <w:szCs w:val="24"/>
        </w:rPr>
      </w:pPr>
      <w:r>
        <w:rPr>
          <w:rStyle w:val="Strong"/>
        </w:rPr>
        <w:t>Iterative Progress</w:t>
      </w:r>
      <w:r>
        <w:t xml:space="preserve">: </w:t>
      </w:r>
      <w:r w:rsidR="006469E8" w:rsidRPr="006469E8">
        <w:rPr>
          <w:rFonts w:ascii="Times New Roman" w:eastAsia="Times New Roman" w:hAnsi="Times New Roman" w:cs="Times New Roman"/>
          <w:sz w:val="24"/>
          <w:szCs w:val="24"/>
        </w:rPr>
        <w:t>Agile leaders support the idea of always getting better through short, repeated cycles, as sprints in Scrum. This strategy helps teams break big tasks down into smaller, more manageable pieces and make progress on them on a frequent basis. This keeps projects moving forward and changing based on input</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E73Lv6nn","properties":{"formattedCitation":"[6]","plainCitation":"[6]","noteIndex":0},"citationItems":[{"id":7494,"uris":["http://zotero.org/users/16652950/items/BM2JR226"],"itemData":{"id":7494,"type":"article-journal","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container-title":"Heliyon","DOI":"10.1016/j.heliyon.2019.e01447","ISSN":"2405-8440","issue":"3","journalAbbreviation":"Heliyon","page":"e01447","source":"ScienceDirect","title":"Adapting the scrum framework for agile project management in science: case study of a distributed research initiative","title-short":"Adapting the scrum framework for agile project management in science","volume":"5","author":[{"family":"Hidalgo","given":"Enric Senabre"}],"issued":{"date-parts":[["2019",3,1]]}}}],"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6]</w:t>
      </w:r>
      <w:r w:rsidR="00B16521">
        <w:rPr>
          <w:rFonts w:ascii="Times New Roman" w:eastAsia="Times New Roman" w:hAnsi="Times New Roman" w:cs="Times New Roman"/>
          <w:sz w:val="24"/>
          <w:szCs w:val="24"/>
        </w:rPr>
        <w:fldChar w:fldCharType="end"/>
      </w:r>
      <w:r w:rsidR="006469E8" w:rsidRPr="006469E8">
        <w:rPr>
          <w:rFonts w:ascii="Times New Roman" w:eastAsia="Times New Roman" w:hAnsi="Times New Roman" w:cs="Times New Roman"/>
          <w:sz w:val="24"/>
          <w:szCs w:val="24"/>
        </w:rPr>
        <w:t xml:space="preserve">. </w:t>
      </w:r>
    </w:p>
    <w:p w14:paraId="690EEBA1" w14:textId="37DD4707" w:rsidR="006469E8" w:rsidRPr="00B16521" w:rsidRDefault="006469E8" w:rsidP="00B16521">
      <w:pPr>
        <w:rPr>
          <w:rFonts w:ascii="Times New Roman" w:eastAsia="Times New Roman" w:hAnsi="Times New Roman" w:cs="Times New Roman"/>
          <w:sz w:val="24"/>
          <w:szCs w:val="24"/>
        </w:rPr>
      </w:pPr>
      <w:r w:rsidRPr="00B16521">
        <w:rPr>
          <w:rFonts w:ascii="Times New Roman" w:eastAsia="Times New Roman" w:hAnsi="Times New Roman" w:cs="Times New Roman"/>
          <w:sz w:val="24"/>
          <w:szCs w:val="24"/>
        </w:rPr>
        <w:t>These principles help agile leaders make places where teams feel empowered, responsive, and focused on getting good results that meet the needs of customers.</w:t>
      </w:r>
    </w:p>
    <w:p w14:paraId="7760AB97" w14:textId="77777777" w:rsidR="004920DE" w:rsidRDefault="004920DE" w:rsidP="004920DE">
      <w:pPr>
        <w:pStyle w:val="Heading4"/>
      </w:pPr>
      <w:r>
        <w:rPr>
          <w:rStyle w:val="Strong"/>
          <w:b/>
          <w:bCs/>
        </w:rPr>
        <w:t>Agile vs. Traditional Project Management</w:t>
      </w:r>
    </w:p>
    <w:p w14:paraId="7182F168" w14:textId="77777777" w:rsidR="006469E8" w:rsidRPr="006469E8" w:rsidRDefault="006469E8" w:rsidP="006469E8">
      <w:pPr>
        <w:spacing w:after="0" w:line="240" w:lineRule="auto"/>
        <w:rPr>
          <w:rFonts w:ascii="Times New Roman" w:eastAsia="Times New Roman" w:hAnsi="Times New Roman" w:cs="Times New Roman"/>
          <w:sz w:val="24"/>
          <w:szCs w:val="24"/>
        </w:rPr>
      </w:pPr>
      <w:r w:rsidRPr="006469E8">
        <w:rPr>
          <w:rFonts w:ascii="Times New Roman" w:eastAsia="Times New Roman" w:hAnsi="Times New Roman" w:cs="Times New Roman"/>
          <w:sz w:val="24"/>
          <w:szCs w:val="24"/>
        </w:rPr>
        <w:t xml:space="preserve">Agile methods are very different from traditional ways of managing projects. Traditional project management is usually linear and strict, with a lot of planning and strict following of set </w:t>
      </w:r>
      <w:r w:rsidRPr="006469E8">
        <w:rPr>
          <w:rFonts w:ascii="Times New Roman" w:eastAsia="Times New Roman" w:hAnsi="Times New Roman" w:cs="Times New Roman"/>
          <w:sz w:val="24"/>
          <w:szCs w:val="24"/>
        </w:rPr>
        <w:lastRenderedPageBreak/>
        <w:t>processes. Agile project management, on the other hand, is iterative and flexible, with a focus on getting feedback all the time and delivering smaller pieces of work more often.</w:t>
      </w:r>
    </w:p>
    <w:p w14:paraId="2938EF51" w14:textId="3C3E0081" w:rsidR="005E622E" w:rsidRPr="005E622E" w:rsidRDefault="004920DE" w:rsidP="005E622E">
      <w:pPr>
        <w:pStyle w:val="ListParagraph"/>
        <w:numPr>
          <w:ilvl w:val="0"/>
          <w:numId w:val="2"/>
        </w:numPr>
        <w:rPr>
          <w:rFonts w:ascii="Times New Roman" w:eastAsia="Times New Roman" w:hAnsi="Times New Roman" w:cs="Times New Roman"/>
          <w:sz w:val="24"/>
          <w:szCs w:val="24"/>
        </w:rPr>
      </w:pPr>
      <w:r>
        <w:rPr>
          <w:rStyle w:val="Strong"/>
        </w:rPr>
        <w:t>Comparative Analysis</w:t>
      </w:r>
      <w:r>
        <w:t>:</w:t>
      </w:r>
      <w:r w:rsidR="00B16521">
        <w:t xml:space="preserve"> </w:t>
      </w:r>
      <w:r w:rsidR="005E622E" w:rsidRPr="005E622E">
        <w:rPr>
          <w:rFonts w:ascii="Times New Roman" w:eastAsia="Times New Roman" w:hAnsi="Times New Roman" w:cs="Times New Roman"/>
          <w:sz w:val="24"/>
          <w:szCs w:val="24"/>
        </w:rPr>
        <w:t>The "waterfall" method is widely used in traditional project management. This means that each phase of the project (including planning, execution, and closure) must happen in a certain order. Agile approaches, on the other hand, break the project down into smaller, easier-to-manage activities that are done in short cycles or sprints. Agile teams often look at the goals of a project again and change their plans depending on new information or comments</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mrxL49JT","properties":{"formattedCitation":"[7]","plainCitation":"[7]","noteIndex":0},"citationItems":[{"id":7497,"uris":["http://zotero.org/users/16652950/items/NUC22SMD"],"itemData":{"id":7497,"type":"article-journal","abstract":"Scrum remains the most popular agile software development method implementation for a variety of reasons; one important motive is to improve software quality. Yet many organizations fail to achieve quality improvements through the use of Scrum, and existing research sheds little light on the value-add of Scrum for software quality. More specifically, (1) how notions of software quality among Scrum practitioners relate to established quality perspectives, (2) how Scrum helps teams to achieve higher software quality and (3) why some teams fail to meet the objective of higher quality. We addressed these gaps through a two-phased qualitative study based on 39 interviews and two in-depth case studies. We find that Scrum practitioners emphasize established notions of external quality comprising of conformity to business needs and absence of defects, while they also value internal quality, especially sustainable software design. Our results show that Scrum helps teams achieve both dimensions of quality by promoting some social antecedents (collaboration, psychological safety, accountability, transparency) and process-induced advantages (iterative development, formal inspection, and adaptation). Our findings unveil how these factors contribute to achieving software quality and under what conditions their effects can fail to materialize. These conditions include inconsistent Scrum implementations, cultural constraints, team tensions, and inaccessibility of end-users. In addition, the complexity of the project aggravates the impact of these conditions. Taken together, these findings show that Scrum can complement established quality assurance and software engineering practices by promoting a social environment that is conducive to creating high-quality software. Based on our findings, we provide specific recommendations for how practitioners can create such an environment.","container-title":"Empirical Software Engineering","DOI":"10.1007/s10664-022-10208-4","ISSN":"1573-7616","issue":"7","journalAbbreviation":"Empir Software Eng","language":"en","page":"165","source":"Springer Link","title":"How Scrum adds value to achieving software quality?","volume":"27","author":[{"family":"Alami","given":"Adam"},{"family":"Krancher","given":"Oliver"}],"issued":{"date-parts":[["2022",9,20]]}}}],"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7]</w:t>
      </w:r>
      <w:r w:rsidR="00B16521">
        <w:rPr>
          <w:rFonts w:ascii="Times New Roman" w:eastAsia="Times New Roman" w:hAnsi="Times New Roman" w:cs="Times New Roman"/>
          <w:sz w:val="24"/>
          <w:szCs w:val="24"/>
        </w:rPr>
        <w:fldChar w:fldCharType="end"/>
      </w:r>
      <w:r w:rsidR="005E622E" w:rsidRPr="005E622E">
        <w:rPr>
          <w:rFonts w:ascii="Times New Roman" w:eastAsia="Times New Roman" w:hAnsi="Times New Roman" w:cs="Times New Roman"/>
          <w:sz w:val="24"/>
          <w:szCs w:val="24"/>
        </w:rPr>
        <w:t>.</w:t>
      </w:r>
    </w:p>
    <w:p w14:paraId="22322D71" w14:textId="355F9F02" w:rsidR="005E622E" w:rsidRPr="005E622E" w:rsidRDefault="004920DE" w:rsidP="005E622E">
      <w:pPr>
        <w:pStyle w:val="ListParagraph"/>
        <w:numPr>
          <w:ilvl w:val="0"/>
          <w:numId w:val="2"/>
        </w:numPr>
        <w:rPr>
          <w:rFonts w:ascii="Times New Roman" w:eastAsia="Times New Roman" w:hAnsi="Times New Roman" w:cs="Times New Roman"/>
          <w:sz w:val="24"/>
          <w:szCs w:val="24"/>
        </w:rPr>
      </w:pPr>
      <w:r>
        <w:rPr>
          <w:rStyle w:val="Strong"/>
        </w:rPr>
        <w:t>Benefits of Agile in Dynamic Environments</w:t>
      </w:r>
      <w:r>
        <w:t xml:space="preserve">: </w:t>
      </w:r>
      <w:r w:rsidR="005E622E" w:rsidRPr="005E622E">
        <w:rPr>
          <w:rFonts w:ascii="Times New Roman" w:eastAsia="Times New Roman" w:hAnsi="Times New Roman" w:cs="Times New Roman"/>
          <w:sz w:val="24"/>
          <w:szCs w:val="24"/>
        </w:rPr>
        <w:t xml:space="preserve">Agile methods work best in places that are fast-paced and hard to forecast. </w:t>
      </w:r>
      <w:proofErr w:type="spellStart"/>
      <w:r w:rsidR="005E622E" w:rsidRPr="005E622E">
        <w:rPr>
          <w:rFonts w:ascii="Times New Roman" w:eastAsia="Times New Roman" w:hAnsi="Times New Roman" w:cs="Times New Roman"/>
          <w:sz w:val="24"/>
          <w:szCs w:val="24"/>
        </w:rPr>
        <w:t>Agile's</w:t>
      </w:r>
      <w:proofErr w:type="spellEnd"/>
      <w:r w:rsidR="005E622E" w:rsidRPr="005E622E">
        <w:rPr>
          <w:rFonts w:ascii="Times New Roman" w:eastAsia="Times New Roman" w:hAnsi="Times New Roman" w:cs="Times New Roman"/>
          <w:sz w:val="24"/>
          <w:szCs w:val="24"/>
        </w:rPr>
        <w:t xml:space="preserve"> adaptability lets teams swiftly adapt to changes in the market, consumer needs, or new technologies. This flexibility means that things may be delivered faster and that consumer feedback can be used right away, making sure that the final product is very close to what users want. Agile techniques also encourage openness and constant communication, which makes the team more cohesive and knowledgeable</w:t>
      </w:r>
      <w:r w:rsidR="00B16521">
        <w:rPr>
          <w:rFonts w:ascii="Times New Roman" w:eastAsia="Times New Roman" w:hAnsi="Times New Roman" w:cs="Times New Roman"/>
          <w:sz w:val="24"/>
          <w:szCs w:val="24"/>
        </w:rPr>
        <w:fldChar w:fldCharType="begin"/>
      </w:r>
      <w:r w:rsidR="00B16521">
        <w:rPr>
          <w:rFonts w:ascii="Times New Roman" w:eastAsia="Times New Roman" w:hAnsi="Times New Roman" w:cs="Times New Roman"/>
          <w:sz w:val="24"/>
          <w:szCs w:val="24"/>
        </w:rPr>
        <w:instrText xml:space="preserve"> ADDIN ZOTERO_ITEM CSL_CITATION {"citationID":"YtzKz06Y","properties":{"formattedCitation":"[8]","plainCitation":"[8]","noteIndex":0},"citationItems":[{"id":7498,"uris":["http://zotero.org/users/16652950/items/C5RIXXW2"],"itemData":{"id":7498,"type":"article-journal","abstract":"Agile development is known for efficient software development practices that enable teams to quickly develop software to cope with changing requirements. Although there is evidence that agile practices are helpful in such environments, the literature does not inform us as to whether agile practices can also be beneficial in hyper-agile environments. Such environments are characterized by an extremely fast pace of change with fluid requirements. COVID-19 vaccine distribution is one such problem that governments have had to deal with. To solve this problem, governments need to come up with robust responses by formulating teams that have the capability to provide software solutions enabling information visibility into the vaccine distribution process. Such emergent teams need to quickly understand the distribution process, oftentimes define the process itself because it might be non-existent, and build software systems to solve the problem in a matter of days. Not much is known about how systems can be developed at such a fast pace. We adopt a clinical research methodology and employ agile software development practices to develop such a mission-critical system. In the process of building the system, we learn important lessons that can be used to adapt and extend agile methodologies to be used in hyper-agile development environments. We offer these lessons as important first steps to understanding the best practices needed to develop software systems that have the capability to provide visibility into the unprecedented health challenge of distribution of life-saving COVID-19 vaccine.","container-title":"Information Technology &amp; Management","DOI":"10.1007/s10799-022-00370-y","ISSN":"1385-951X","issue":"3","journalAbbreviation":"Inf Technol Manag","note":"PMID: 36188730\nPMCID: PMC9362493","page":"193-211","source":"PubMed Central","title":"Adapting agile development practices for hyper-agile environments: lessons learned from a COVID-19 emergency response research project","title-short":"Adapting agile development practices for hyper-agile environments","volume":"23","author":[{"family":"Nazir","given":"Salman"},{"family":"Price","given":"Brad"},{"family":"Surendra","given":"Nanda C."},{"family":"Kopp","given":"Katherine"}],"issued":{"date-parts":[["2022"]]}}}],"schema":"https://github.com/citation-style-language/schema/raw/master/csl-citation.json"} </w:instrText>
      </w:r>
      <w:r w:rsidR="00B16521">
        <w:rPr>
          <w:rFonts w:ascii="Times New Roman" w:eastAsia="Times New Roman" w:hAnsi="Times New Roman" w:cs="Times New Roman"/>
          <w:sz w:val="24"/>
          <w:szCs w:val="24"/>
        </w:rPr>
        <w:fldChar w:fldCharType="separate"/>
      </w:r>
      <w:r w:rsidR="00B16521" w:rsidRPr="00B16521">
        <w:rPr>
          <w:rFonts w:ascii="Times New Roman" w:hAnsi="Times New Roman" w:cs="Times New Roman"/>
          <w:sz w:val="24"/>
        </w:rPr>
        <w:t>[8]</w:t>
      </w:r>
      <w:r w:rsidR="00B16521">
        <w:rPr>
          <w:rFonts w:ascii="Times New Roman" w:eastAsia="Times New Roman" w:hAnsi="Times New Roman" w:cs="Times New Roman"/>
          <w:sz w:val="24"/>
          <w:szCs w:val="24"/>
        </w:rPr>
        <w:fldChar w:fldCharType="end"/>
      </w:r>
      <w:r w:rsidR="005E622E" w:rsidRPr="005E622E">
        <w:rPr>
          <w:rFonts w:ascii="Times New Roman" w:eastAsia="Times New Roman" w:hAnsi="Times New Roman" w:cs="Times New Roman"/>
          <w:sz w:val="24"/>
          <w:szCs w:val="24"/>
        </w:rPr>
        <w:t>.</w:t>
      </w:r>
    </w:p>
    <w:p w14:paraId="05E2356D" w14:textId="720172B6" w:rsidR="006469E8" w:rsidRDefault="006469E8" w:rsidP="005E622E">
      <w:pPr>
        <w:pStyle w:val="NormalWeb"/>
      </w:pPr>
      <w:r>
        <w:t>To better illustrate the contrast between traditional and agile methodologies, Figure 1 provides a visual comparison across key dimensions of project management.”</w:t>
      </w:r>
    </w:p>
    <w:p w14:paraId="183D10BB" w14:textId="430E1EF2" w:rsidR="006469E8" w:rsidRDefault="006469E8" w:rsidP="006469E8">
      <w:pPr>
        <w:pStyle w:val="NormalWeb"/>
        <w:ind w:left="720"/>
      </w:pPr>
      <w:r>
        <w:rPr>
          <w:noProof/>
        </w:rPr>
        <w:lastRenderedPageBreak/>
        <w:drawing>
          <wp:inline distT="0" distB="0" distL="0" distR="0" wp14:anchorId="50A2E1FC" wp14:editId="41F3DA65">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ile_vs_traditiona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11529D" w14:textId="1FA92498" w:rsidR="005E622E" w:rsidRPr="005E622E" w:rsidRDefault="006469E8" w:rsidP="005E622E">
      <w:pPr>
        <w:rPr>
          <w:rFonts w:ascii="Times New Roman" w:eastAsia="Times New Roman" w:hAnsi="Times New Roman" w:cs="Times New Roman"/>
          <w:sz w:val="24"/>
          <w:szCs w:val="24"/>
        </w:rPr>
      </w:pPr>
      <w:r w:rsidRPr="006469E8">
        <w:rPr>
          <w:rFonts w:ascii="Times New Roman" w:eastAsia="Times New Roman" w:hAnsi="Times New Roman" w:cs="Times New Roman"/>
          <w:b/>
          <w:bCs/>
          <w:sz w:val="24"/>
          <w:szCs w:val="24"/>
        </w:rPr>
        <w:t>Figure 1. Agile vs. Traditional Project Management Comparison</w:t>
      </w:r>
      <w:r>
        <w:rPr>
          <w:rFonts w:ascii="Times New Roman" w:eastAsia="Times New Roman" w:hAnsi="Times New Roman" w:cs="Times New Roman"/>
          <w:sz w:val="24"/>
          <w:szCs w:val="24"/>
        </w:rPr>
        <w:t xml:space="preserve">. </w:t>
      </w:r>
      <w:r w:rsidR="005E622E" w:rsidRPr="005E622E">
        <w:rPr>
          <w:rFonts w:ascii="Times New Roman" w:eastAsia="Times New Roman" w:hAnsi="Times New Roman" w:cs="Times New Roman"/>
          <w:sz w:val="24"/>
          <w:szCs w:val="24"/>
        </w:rPr>
        <w:t>This chart compares agile and traditional project management in structure, flexibility, decision-making, customer participation, delivery, leadership, risk management, and communication. Agile promotes adaptability, cooperation, and iterative progress, while traditional methods emphasize linear planning, centralized control, and defined processes. The contrast shows why dynamic and hybrid workplaces require nimble leadership.</w:t>
      </w:r>
    </w:p>
    <w:p w14:paraId="0FC603FB" w14:textId="1EB168E1" w:rsidR="006469E8" w:rsidRDefault="006469E8" w:rsidP="005E622E">
      <w:pPr>
        <w:spacing w:before="100" w:beforeAutospacing="1" w:after="100" w:afterAutospacing="1" w:line="240" w:lineRule="auto"/>
      </w:pPr>
    </w:p>
    <w:p w14:paraId="1E560D3C" w14:textId="77777777" w:rsidR="006469E8" w:rsidRDefault="006469E8" w:rsidP="004920DE">
      <w:pPr>
        <w:pStyle w:val="Heading4"/>
        <w:rPr>
          <w:rStyle w:val="Strong"/>
          <w:b/>
          <w:bCs/>
        </w:rPr>
      </w:pPr>
    </w:p>
    <w:p w14:paraId="0393B137" w14:textId="1F79CA63" w:rsidR="004920DE" w:rsidRDefault="004920DE" w:rsidP="004920DE">
      <w:pPr>
        <w:pStyle w:val="Heading4"/>
      </w:pPr>
      <w:r>
        <w:rPr>
          <w:rStyle w:val="Strong"/>
          <w:b/>
          <w:bCs/>
        </w:rPr>
        <w:lastRenderedPageBreak/>
        <w:t>The Role of the Project Manager in Agile Teams</w:t>
      </w:r>
    </w:p>
    <w:p w14:paraId="4A834ED4" w14:textId="05463BBC" w:rsidR="00C16499" w:rsidRPr="00C16499" w:rsidRDefault="00C16499" w:rsidP="00C16499">
      <w:pPr>
        <w:spacing w:after="0" w:line="240" w:lineRule="auto"/>
        <w:rPr>
          <w:rFonts w:ascii="Times New Roman" w:eastAsia="Times New Roman" w:hAnsi="Times New Roman" w:cs="Times New Roman"/>
          <w:sz w:val="24"/>
          <w:szCs w:val="24"/>
        </w:rPr>
      </w:pPr>
      <w:r w:rsidRPr="00C16499">
        <w:rPr>
          <w:rFonts w:ascii="Times New Roman" w:eastAsia="Times New Roman" w:hAnsi="Times New Roman" w:cs="Times New Roman"/>
          <w:sz w:val="24"/>
          <w:szCs w:val="24"/>
        </w:rPr>
        <w:t>Agile project managers are very different from traditional ones. Conventionally, the project manager makes choices and directs the team to complete tasks. They usually plan, budget, and allocate resources with limited tolerance for variation. The project manager becomes a facilitator and coach in agile teams. Agile leaders assist their teams overcome challenges, collaborate, and stay focused on customer needs during the iterative process. The agile project manager encourages team members to solve problems and provide ideas by letting them control their jobs. Agile leadership emphasizes team liberty, trust, and continuous learning by shifting from command-and-control to mentoring</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BvzJiohO","properties":{"formattedCitation":"[9]","plainCitation":"[9]","noteIndex":0},"citationItems":[{"id":7501,"uris":["http://zotero.org/users/16652950/items/4JTFRTKL"],"itemData":{"id":7501,"type":"chapter","abstract":"The complexity of today’s projects requires interdisciplinary cooperation in the majority of cases. In order for this to succeed, the project manager needs a healthy amount of leadership competence to give his team the right impulses, both in the agile and in the traditional approach.","container-title":"Project Management Handbook: Agile – Traditional – Hybrid","event-place":"Berlin, Heidelberg","ISBN":"978-3-662-66211-3","language":"en","note":"DOI: 10.1007/978-3-662-66211-3_4","page":"309-357","publisher":"Springer","publisher-place":"Berlin, Heidelberg","source":"Springer Link","title":"Leadership","URL":"https://doi.org/10.1007/978-3-662-66211-3_4","author":[{"family":"Kuster","given":"Jürg"},{"family":"Bachmann","given":"Christian"},{"family":"Hubmann","given":"Mike"},{"family":"Lippmann","given":"Robert"},{"family":"Schneider","given":"Patrick"}],"editor":[{"family":"Kuster","given":"Jürg"},{"family":"Bachmann","given":"Christian"},{"family":"Hubmann","given":"Mike"},{"family":"Lippmann","given":"Robert"},{"family":"Schneider","given":"Patrick"}],"accessed":{"date-parts":[["2025",9,10]]},"issued":{"date-parts":[["2023"]]}}}],"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9]</w:t>
      </w:r>
      <w:r w:rsidR="009B39FA">
        <w:rPr>
          <w:rFonts w:ascii="Times New Roman" w:eastAsia="Times New Roman" w:hAnsi="Times New Roman" w:cs="Times New Roman"/>
          <w:sz w:val="24"/>
          <w:szCs w:val="24"/>
        </w:rPr>
        <w:fldChar w:fldCharType="end"/>
      </w:r>
      <w:r w:rsidRPr="00C16499">
        <w:rPr>
          <w:rFonts w:ascii="Times New Roman" w:eastAsia="Times New Roman" w:hAnsi="Times New Roman" w:cs="Times New Roman"/>
          <w:sz w:val="24"/>
          <w:szCs w:val="24"/>
        </w:rPr>
        <w:t>.</w:t>
      </w:r>
    </w:p>
    <w:p w14:paraId="6AAD7AFD" w14:textId="77777777" w:rsidR="004920DE" w:rsidRDefault="004920DE" w:rsidP="004920DE">
      <w:pPr>
        <w:pStyle w:val="Heading3"/>
      </w:pPr>
      <w:r>
        <w:rPr>
          <w:rStyle w:val="Strong"/>
          <w:b/>
          <w:bCs/>
        </w:rPr>
        <w:t>3. Hybrid Environments: Characteristics and Challenges</w:t>
      </w:r>
    </w:p>
    <w:p w14:paraId="1C541A66" w14:textId="77777777" w:rsidR="004920DE" w:rsidRDefault="004920DE" w:rsidP="004920DE">
      <w:pPr>
        <w:pStyle w:val="Heading4"/>
      </w:pPr>
      <w:r>
        <w:rPr>
          <w:rStyle w:val="Strong"/>
          <w:b/>
          <w:bCs/>
        </w:rPr>
        <w:t>What Makes an Environment Hybrid?</w:t>
      </w:r>
    </w:p>
    <w:p w14:paraId="2962266C" w14:textId="77777777" w:rsidR="00C16499" w:rsidRPr="00C16499" w:rsidRDefault="00C16499" w:rsidP="00C16499">
      <w:pPr>
        <w:spacing w:after="0" w:line="240" w:lineRule="auto"/>
        <w:rPr>
          <w:rFonts w:ascii="Times New Roman" w:eastAsia="Times New Roman" w:hAnsi="Times New Roman" w:cs="Times New Roman"/>
          <w:sz w:val="24"/>
          <w:szCs w:val="24"/>
        </w:rPr>
      </w:pPr>
      <w:r w:rsidRPr="00C16499">
        <w:rPr>
          <w:rFonts w:ascii="Times New Roman" w:eastAsia="Times New Roman" w:hAnsi="Times New Roman" w:cs="Times New Roman"/>
          <w:sz w:val="24"/>
          <w:szCs w:val="24"/>
        </w:rPr>
        <w:t>Project management hybrid work environments provide for flexible team structures and work arrangements by combining remote and on-site work. This paradigm allows teams to adapt to changing situations by combining in-office, face-to-face engagement with remote work. Hybrid project management environments combine:</w:t>
      </w:r>
    </w:p>
    <w:p w14:paraId="573605D8" w14:textId="6B6E6E54" w:rsidR="004920DE" w:rsidRPr="00C16499" w:rsidRDefault="004920DE" w:rsidP="00C16499">
      <w:pPr>
        <w:pStyle w:val="ListParagraph"/>
        <w:numPr>
          <w:ilvl w:val="0"/>
          <w:numId w:val="3"/>
        </w:numPr>
        <w:rPr>
          <w:rFonts w:ascii="Times New Roman" w:eastAsia="Times New Roman" w:hAnsi="Times New Roman" w:cs="Times New Roman"/>
          <w:sz w:val="24"/>
          <w:szCs w:val="24"/>
        </w:rPr>
      </w:pPr>
      <w:r>
        <w:rPr>
          <w:rStyle w:val="Strong"/>
        </w:rPr>
        <w:t>Remote Work</w:t>
      </w:r>
      <w:r>
        <w:t xml:space="preserve">: </w:t>
      </w:r>
      <w:r w:rsidR="00C16499" w:rsidRPr="00C16499">
        <w:rPr>
          <w:rFonts w:ascii="Times New Roman" w:eastAsia="Times New Roman" w:hAnsi="Times New Roman" w:cs="Times New Roman"/>
          <w:sz w:val="24"/>
          <w:szCs w:val="24"/>
        </w:rPr>
        <w:t>Team members can connect, coordinate, and track progress using digital tools from home or different offices. Remote work lets companies access global talent with particular capabilities they may not have locally</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fYUW1SVi","properties":{"formattedCitation":"[10]","plainCitation":"[10]","noteIndex":0},"citationItems":[{"id":7503,"uris":["http://zotero.org/users/16652950/items/JPWHC4BK"],"itemData":{"id":7503,"type":"article-journal","abstract":"Office work refers to work that is generally done in an office building designated explicitly for administrative and professional duties. Remote work relates to business operations and professional tasks outside of the office space like telecommunication or working from home. Many companies believe that office spaces are more productive because the collective energy of having other people around who are working towards the same goal promotes innovation, collaboration, and collision. Production is at a faster pace when there are a laser focus and no distractions. More impromptu and immediate interactions and consultations create a deep cultural connection and assistance on tasks that one cannot complete independently (Haynes et al., 2017).","container-title":"International Journal of Computer Applications","DOI":"10.5120/ijca2021921109","ISSN":"09758887","issue":"21","journalAbbreviation":"IJCA","language":"en","page":"13-16","source":"DOI.org (Crossref)","title":"Tools and Technology for Effective Remote Work","volume":"174","author":[{"family":"Ilag","given":"Balu N."}],"issued":{"date-parts":[["2021",2,20]]}}}],"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0]</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4E8B14EC" w14:textId="1671A66D" w:rsidR="004920DE" w:rsidRPr="00C16499" w:rsidRDefault="004920DE" w:rsidP="00C16499">
      <w:pPr>
        <w:pStyle w:val="ListParagraph"/>
        <w:numPr>
          <w:ilvl w:val="0"/>
          <w:numId w:val="3"/>
        </w:numPr>
        <w:rPr>
          <w:rFonts w:ascii="Times New Roman" w:eastAsia="Times New Roman" w:hAnsi="Times New Roman" w:cs="Times New Roman"/>
          <w:sz w:val="24"/>
          <w:szCs w:val="24"/>
        </w:rPr>
      </w:pPr>
      <w:r>
        <w:rPr>
          <w:rStyle w:val="Strong"/>
        </w:rPr>
        <w:t>On-Site Work</w:t>
      </w:r>
      <w:r>
        <w:t xml:space="preserve">: </w:t>
      </w:r>
      <w:r w:rsidR="00C16499" w:rsidRPr="00C16499">
        <w:rPr>
          <w:rFonts w:ascii="Times New Roman" w:eastAsia="Times New Roman" w:hAnsi="Times New Roman" w:cs="Times New Roman"/>
          <w:sz w:val="24"/>
          <w:szCs w:val="24"/>
        </w:rPr>
        <w:t>Brainstorming, client meetings, and team-building may need in-person participation with some team members or tasks. On-site work encourages direct communication and decision-making, which speeds up problem-solving and strengthens connections</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JQLL6GSo","properties":{"formattedCitation":"[11]","plainCitation":"[11]","noteIndex":0},"citationItems":[{"id":7504,"uris":["http://zotero.org/users/16652950/items/GBULXQAC"],"itemData":{"id":7504,"type":"article-journal","abstract":"Behavior analysts spend a great deal of time in meetings regardless of\ntheir specific professional role (e.g., academic, practice, administration), so\neffective meeting skills are important. Meetings can serve a variety of important\npurposes if they are planned and led well. However, many people are not explicitly\ntaught how to plan or lead meetings effectively. The purpose of this paper is to\ndescribe the common purposes of meetings and to provide recommendations and tools\nfor planning and leading effective meetings.","container-title":"Behavior Analysis in Practice","DOI":"10.1007/s40617-019-00330-z","ISSN":"1998-1929","issue":"3","journalAbbreviation":"Behav Anal Pract","note":"PMID: 31976280\nPMCID: PMC6743516","page":"696-708","source":"PubMed Central","title":"Planning and Leading Effective Meetings","volume":"12","author":[{"family":"LeBlanc","given":"Linda A."},{"family":"Nosik","given":"Melissa R."}],"issued":{"date-parts":[["2019",1,28]]}}}],"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1]</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48AE7953" w14:textId="289B4374" w:rsidR="004920DE" w:rsidRPr="00C16499" w:rsidRDefault="004920DE" w:rsidP="00C16499">
      <w:pPr>
        <w:pStyle w:val="ListParagraph"/>
        <w:numPr>
          <w:ilvl w:val="0"/>
          <w:numId w:val="3"/>
        </w:numPr>
        <w:rPr>
          <w:rFonts w:ascii="Times New Roman" w:eastAsia="Times New Roman" w:hAnsi="Times New Roman" w:cs="Times New Roman"/>
          <w:sz w:val="24"/>
          <w:szCs w:val="24"/>
        </w:rPr>
      </w:pPr>
      <w:r>
        <w:rPr>
          <w:rStyle w:val="Strong"/>
        </w:rPr>
        <w:t>Flexible Team Structures</w:t>
      </w:r>
      <w:r>
        <w:t xml:space="preserve">: </w:t>
      </w:r>
      <w:r w:rsidR="00C16499" w:rsidRPr="00C16499">
        <w:rPr>
          <w:rFonts w:ascii="Times New Roman" w:eastAsia="Times New Roman" w:hAnsi="Times New Roman" w:cs="Times New Roman"/>
          <w:sz w:val="24"/>
          <w:szCs w:val="24"/>
        </w:rPr>
        <w:t>Depending on project demands and team member choices, hybrid teams can work in different locations and schedules. Flexibility in work arrangements lets team members choose the most productive work style for them and the team</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n1N8XyBb","properties":{"formattedCitation":"[12]","plainCitation":"[12]","noteIndex":0},"citationItems":[{"id":7507,"uris":["http://zotero.org/users/16652950/items/ECPS5DM6"],"itemData":{"id":7507,"type":"article-journal","abstract":"The contemporary post-COVID-19 corporate environment of instant response and hybrid work settings motivates employees to learn to adjust their expectations. This new corporate working model incorporates flex locations and flex schedules by working at home 1–2 days per week and staying connected for non-urgent requests, even outside business hours. This work setting empowers employees to prioritize work accordingly and to accommodate the fluid schedules of their coworkers. As a result, this new hybrid workplace requires leaders and their teams to face new challenges in terms of communication, coordination, and team connection to remain effective. This research examines the experiences of employees in an SME that applied a hybrid work policy following the post-pandemic crisis, bringing additional complexity to their modern work system. This study investigates employees’ views on the changing work environment as important evidence for HR management to incorporate into future organizational practices. To understand the various principles at play and provide more granular results, this paper includes a business case study (N = 25) where semi-structured interviews were used to identify the views and concerns of employees regarding hybrid work settings. The scope of this case study was to collect empirical data regarding this new agile way of working while understanding participant thinking. The findings suggest that while there are clear benefits in terms of efficiency and flexibility in hybrid work settings, there are also challenges related to social interactions and non-verbal clues. This study enhances conceptual and empirical understanding and supports contemporary research on the future of work.","container-title":"Administrative Sciences","DOI":"10.3390/admsci14100263","ISSN":"2076-3387","issue":"10","language":"en","license":"http://creativecommons.org/licenses/by/3.0/","note":"publisher: Multidisciplinary Digital Publishing Institute","page":"263","source":"www.mdpi.com","title":"The Experiences and Views of Employees on Hybrid Ways of Working","volume":"14","author":[{"family":"Hanzis","given":"Anastasia"},{"family":"Hallo","given":"Leonie"}],"issued":{"date-parts":[["2024",10]]}}}],"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2]</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68714BF4" w14:textId="77777777" w:rsidR="004920DE" w:rsidRDefault="004920DE" w:rsidP="004920DE">
      <w:pPr>
        <w:pStyle w:val="NormalWeb"/>
      </w:pPr>
      <w:r>
        <w:t>The combination of these elements creates a hybrid project management environment that requires careful balance, effective leadership, and adaptable processes to ensure successful project delivery.</w:t>
      </w:r>
    </w:p>
    <w:p w14:paraId="5D7BB192" w14:textId="77777777" w:rsidR="004920DE" w:rsidRDefault="004920DE" w:rsidP="004920DE">
      <w:pPr>
        <w:pStyle w:val="Heading4"/>
      </w:pPr>
      <w:r>
        <w:rPr>
          <w:rStyle w:val="Strong"/>
          <w:b/>
          <w:bCs/>
        </w:rPr>
        <w:t>Challenges in Hybrid Environments</w:t>
      </w:r>
    </w:p>
    <w:p w14:paraId="6D581763" w14:textId="440A03B8" w:rsidR="004920DE" w:rsidRPr="00C16499" w:rsidRDefault="004920DE" w:rsidP="00C16499">
      <w:pPr>
        <w:pStyle w:val="ListParagraph"/>
        <w:numPr>
          <w:ilvl w:val="0"/>
          <w:numId w:val="4"/>
        </w:numPr>
        <w:rPr>
          <w:rFonts w:ascii="Times New Roman" w:eastAsia="Times New Roman" w:hAnsi="Times New Roman" w:cs="Times New Roman"/>
          <w:sz w:val="24"/>
          <w:szCs w:val="24"/>
        </w:rPr>
      </w:pPr>
      <w:r>
        <w:rPr>
          <w:rStyle w:val="Strong"/>
        </w:rPr>
        <w:t>Communication Gaps, Collaboration Hurdles, and Technological Constraints</w:t>
      </w:r>
      <w:r>
        <w:br/>
      </w:r>
      <w:r w:rsidR="00C16499" w:rsidRPr="00C16499">
        <w:rPr>
          <w:rFonts w:ascii="Times New Roman" w:eastAsia="Times New Roman" w:hAnsi="Times New Roman" w:cs="Times New Roman"/>
          <w:sz w:val="24"/>
          <w:szCs w:val="24"/>
        </w:rPr>
        <w:t>Managing remote and on-site team communication is a major difficulty in hybrid environments. Spread out teams can fragment communication, causing misunderstandings, missed messages, and less visibility. Slack, Zoom, and project management software assist bridge this divide, but technological issues like intermittent internet or software incompatibilities can slow work and frustrate users</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ZfP1O9NV","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3]</w:t>
      </w:r>
      <w:r w:rsidR="009B39FA">
        <w:rPr>
          <w:rFonts w:ascii="Times New Roman" w:eastAsia="Times New Roman" w:hAnsi="Times New Roman" w:cs="Times New Roman"/>
          <w:sz w:val="24"/>
          <w:szCs w:val="24"/>
        </w:rPr>
        <w:fldChar w:fldCharType="end"/>
      </w:r>
      <w:r w:rsidR="00C16499">
        <w:rPr>
          <w:rFonts w:ascii="Times New Roman" w:eastAsia="Times New Roman" w:hAnsi="Times New Roman" w:cs="Times New Roman"/>
          <w:sz w:val="24"/>
          <w:szCs w:val="24"/>
        </w:rPr>
        <w:t>.</w:t>
      </w:r>
    </w:p>
    <w:p w14:paraId="678619A3" w14:textId="7200DDBF" w:rsidR="004920DE" w:rsidRPr="00C16499" w:rsidRDefault="004920DE" w:rsidP="00C16499">
      <w:pPr>
        <w:pStyle w:val="ListParagraph"/>
        <w:numPr>
          <w:ilvl w:val="0"/>
          <w:numId w:val="4"/>
        </w:numPr>
        <w:rPr>
          <w:rFonts w:ascii="Times New Roman" w:eastAsia="Times New Roman" w:hAnsi="Times New Roman" w:cs="Times New Roman"/>
          <w:sz w:val="24"/>
          <w:szCs w:val="24"/>
        </w:rPr>
      </w:pPr>
      <w:r>
        <w:rPr>
          <w:rStyle w:val="Strong"/>
        </w:rPr>
        <w:t>Managing Team Dynamics and Performance in Geographically Dispersed Teams</w:t>
      </w:r>
      <w:r>
        <w:br/>
      </w:r>
      <w:r w:rsidR="00C16499" w:rsidRPr="00C16499">
        <w:rPr>
          <w:rFonts w:ascii="Times New Roman" w:eastAsia="Times New Roman" w:hAnsi="Times New Roman" w:cs="Times New Roman"/>
          <w:sz w:val="24"/>
          <w:szCs w:val="24"/>
        </w:rPr>
        <w:t xml:space="preserve">Creating a cohesive team culture in a geographically dispersed team is difficult. Due of </w:t>
      </w:r>
      <w:r w:rsidR="00C16499" w:rsidRPr="00C16499">
        <w:rPr>
          <w:rFonts w:ascii="Times New Roman" w:eastAsia="Times New Roman" w:hAnsi="Times New Roman" w:cs="Times New Roman"/>
          <w:sz w:val="24"/>
          <w:szCs w:val="24"/>
        </w:rPr>
        <w:lastRenderedPageBreak/>
        <w:t>the lack of in-person interaction, hybrid team members may feel detached, leading to misunderstandings, distrust, and disengagement. Monitoring team members in multiple locations and time zones makes performance management harder. Stronger organizational tools and result-oriented tracking are needed to ensure responsibility and productivity</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d87fLVkg","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3]</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1E9278FB" w14:textId="317E6DA2" w:rsidR="004920DE" w:rsidRPr="00C16499" w:rsidRDefault="004920DE" w:rsidP="00C16499">
      <w:pPr>
        <w:pStyle w:val="ListParagraph"/>
        <w:numPr>
          <w:ilvl w:val="0"/>
          <w:numId w:val="4"/>
        </w:numPr>
        <w:rPr>
          <w:rFonts w:ascii="Times New Roman" w:eastAsia="Times New Roman" w:hAnsi="Times New Roman" w:cs="Times New Roman"/>
          <w:sz w:val="24"/>
          <w:szCs w:val="24"/>
        </w:rPr>
      </w:pPr>
      <w:r>
        <w:rPr>
          <w:rStyle w:val="Strong"/>
        </w:rPr>
        <w:t>Maintaining Alignment with Stakeholders and Achieving Transparency</w:t>
      </w:r>
      <w:r>
        <w:br/>
      </w:r>
      <w:r w:rsidR="00C16499" w:rsidRPr="00C16499">
        <w:rPr>
          <w:rFonts w:ascii="Times New Roman" w:eastAsia="Times New Roman" w:hAnsi="Times New Roman" w:cs="Times New Roman"/>
          <w:sz w:val="24"/>
          <w:szCs w:val="24"/>
        </w:rPr>
        <w:t>It might be challenging to match clients, project sponsors, and internal teams with project goals in hybrid contexts. Remote employment sometimes prevents face-to-face engagement, which can lead to misinterpretation and missed updates. To avoid project delays and scope creep, transparency and feedback are vital. Project managers must provide clear updates and feedback loops to maintain alignment throughout the project lifetime</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GY98EgOC","properties":{"formattedCitation":"[14]","plainCitation":"[14]","noteIndex":0},"citationItems":[{"id":7511,"uris":["http://zotero.org/users/16652950/items/YHB57GMW"],"itemData":{"id":7511,"type":"article-journal","abstract":"One of the main obstacles in software development projects is requirement volatility (RV), which is defined as uncertainty or changes in software requirements during the development process. Therefore, this research tries to understand the underlying factors behind the RV and the best practices to reduce it. The methodology used for this research is based upon qualitative research using interviews with 12 participants with experience in agile software development projects. The participants hailed from Austria, Nigeria, the USA, the Philippines, Armenia, Sri Lanka, Germany, Egypt, Canada, and Turkey and held roles such as project managers, software developers, Scrum Masters, testers, business analysts, and product owners. Our findings based on our empirical data revealed six primary factors that cause RV and three main agile practices that help to mitigate it. Theoretically, this study contributes to the body of knowledge relating to RV management. Practically, this research is expected to aid software development teams in comprehending the reasons behind RV and the best practices to effectively minimize it.","container-title":"Informatics","DOI":"10.3390/informatics11010012","ISSN":"2227-9709","issue":"1","language":"en","license":"http://creativecommons.org/licenses/by/3.0/","note":"publisher: Multidisciplinary Digital Publishing Institute","page":"12","source":"www.mdpi.com","title":"Causes and Mitigation Practices of Requirement Volatility in Agile Software Development","volume":"11","author":[{"family":"Mohammad","given":"Abdulghafour"},{"family":"Kollamana","given":"Job Mathew"}],"issued":{"date-parts":[["2024",3]]}}}],"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4]</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7437E4D6" w14:textId="77777777" w:rsidR="004920DE" w:rsidRDefault="004920DE" w:rsidP="004920DE">
      <w:pPr>
        <w:pStyle w:val="Heading4"/>
      </w:pPr>
      <w:r>
        <w:rPr>
          <w:rStyle w:val="Strong"/>
          <w:b/>
          <w:bCs/>
        </w:rPr>
        <w:t>Impact of Hybrid Environments on Project Execution</w:t>
      </w:r>
    </w:p>
    <w:p w14:paraId="1F52D3AA" w14:textId="09E87C62" w:rsidR="004920DE" w:rsidRPr="00C16499" w:rsidRDefault="004920DE" w:rsidP="00C16499">
      <w:pPr>
        <w:pStyle w:val="ListParagraph"/>
        <w:numPr>
          <w:ilvl w:val="0"/>
          <w:numId w:val="5"/>
        </w:numPr>
        <w:rPr>
          <w:rFonts w:ascii="Times New Roman" w:eastAsia="Times New Roman" w:hAnsi="Times New Roman" w:cs="Times New Roman"/>
          <w:sz w:val="24"/>
          <w:szCs w:val="24"/>
        </w:rPr>
      </w:pPr>
      <w:r>
        <w:rPr>
          <w:rStyle w:val="Strong"/>
        </w:rPr>
        <w:t>How Hybrid Settings Influence the Pace and Quality of Project Outcomes</w:t>
      </w:r>
      <w:r>
        <w:br/>
      </w:r>
      <w:r w:rsidR="00C16499" w:rsidRPr="00C16499">
        <w:rPr>
          <w:rFonts w:ascii="Times New Roman" w:eastAsia="Times New Roman" w:hAnsi="Times New Roman" w:cs="Times New Roman"/>
          <w:sz w:val="24"/>
          <w:szCs w:val="24"/>
        </w:rPr>
        <w:t>Hybrid environments can boost or slow project execution. Remote work helps team members to focus without office interruptions, which may speed up work. Lack of immediate access to team members might impede decision-making or cause delays when complicated situations require fast discussion. How successfully the team manages communication, cooperation, and feedback across work environments can also affect outcomes</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Ruet1m7Q","properties":{"formattedCitation":"[15]","plainCitation":"[15]","noteIndex":0},"citationItems":[{"id":7516,"uris":["http://zotero.org/users/16652950/items/TTX4KAQU"],"itemData":{"id":7516,"type":"article-journal","abstract":"This literature review examines the effectiveness of remote and hybrid work policies in contemporary workforce management practices. The study aims to explore the impact of remote work arrangements on employee productivity, job satisfaction, and work-life balance, as well as to identify best practices for organizational leaders in managing remote and distributed teams. A systematic review of existing literature was conducted, drawing on peer-reviewed journals, conference proceedings, and academic books. The research highlights the benefits of remote work, including increased productivity and job satisfaction, attributed to reduced workplace distractions and enhanced flexibility. However, challenges such as social isolation and blurred work-life boundaries also emerge. Hybrid work models, combining remote and in-office work, are identified as a promising solution to address these challenges while maintaining opportunities for collaboration. Effective leadership, characterized by transformational leadership styles and proactive communication strategies, is crucial for facilitating successful remote and hybrid work arrangements. The findings underscore the need for ongoing research to explore emerging trends and best practices in remote and hybrid work policies, with a focus on the long-term effects on employee well-being and organizational performance.","container-title":"Jurnal Manajemen Bisnis","DOI":"10.33096/jmb.v11i2.798","ISSN":"2621-1971","issue":"2","language":"en","license":"Copyright (c) 2024 Jurnal  Manajemen Bisnis","page":"891-908","source":"jurnal.fe.umi.ac.id","title":"Exploring the Effectiveness of Remote and Hybrid Work Policies: A Literature Review on Workforce Management Practices","title-short":"Exploring the Effectiveness of Remote and Hybrid Work Policies","volume":"11","author":[{"family":"Mustajab","given":"Duta"}],"issued":{"date-parts":[["2024",7,31]]}}}],"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5]</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478EE637" w14:textId="6C4ACB6A" w:rsidR="004920DE" w:rsidRPr="00C16499" w:rsidRDefault="004920DE" w:rsidP="00C16499">
      <w:pPr>
        <w:pStyle w:val="ListParagraph"/>
        <w:numPr>
          <w:ilvl w:val="0"/>
          <w:numId w:val="5"/>
        </w:numPr>
        <w:rPr>
          <w:rFonts w:ascii="Times New Roman" w:eastAsia="Times New Roman" w:hAnsi="Times New Roman" w:cs="Times New Roman"/>
          <w:sz w:val="24"/>
          <w:szCs w:val="24"/>
        </w:rPr>
      </w:pPr>
      <w:r>
        <w:rPr>
          <w:rStyle w:val="Strong"/>
        </w:rPr>
        <w:t>Hybrid Environments and the Shift Towards Outcome-Based Performance</w:t>
      </w:r>
      <w:r>
        <w:br/>
      </w:r>
      <w:r w:rsidR="00C16499" w:rsidRPr="00C16499">
        <w:rPr>
          <w:rFonts w:ascii="Times New Roman" w:eastAsia="Times New Roman" w:hAnsi="Times New Roman" w:cs="Times New Roman"/>
          <w:sz w:val="24"/>
          <w:szCs w:val="24"/>
        </w:rPr>
        <w:t>As hybrid workplaces blur remote and in-office labor, project execution stresses outcome-based performance above time-based metrics. In a hybrid setting, productivity is judged by deliverables and project goals, not hours worked or office attendance. This change allows teams to work at their own pace while meeting performance requirements by encouraging autonomy and accountability. Performance metrics should match project goals and outcomes, and agile leadership helps teams make this transformation</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QREjYP8h","properties":{"formattedCitation":"[16]","plainCitation":"[16]","noteIndex":0},"citationItems":[{"id":7518,"uris":["http://zotero.org/users/16652950/items/9UXQP5FW"],"itemData":{"id":7518,"type":"article-journal","abstract":"Working from home has become standard for employees with a university degree. The most common scheme, which has been adopted by around 100 million employees in Europe and North America, is a hybrid schedule, in which individuals spend a mix of days at home and at work each week,. However, the effects of hybrid working on employees and firms have been debated, and some executives argue that it damages productivity, innovation and career development–. Here we ran a six-month randomized control trial investigating the effects of hybrid working from home on 1,612 employees in a Chinese technology company in 2021–2022. We found that hybrid working improved job satisfaction and reduced quit rates by one-third. The reduction in quit rates was significant for non-managers, female employees and those with long commutes. Null equivalence tests showed that hybrid working did not affect performance grades over the next two years of reviews. We found no evidence for a difference in promotions over the next two years overall, or for any major employee subgroup. Finally, null equivalence tests showed that hybrid working had no effect on the lines of code written by computer-engineer employees. We also found that the 395 managers in the experiment revised their surveyed views about the effect of hybrid working on productivity, from a perceived negative effect (−2.6% on average) before the experiment to a perceived positive one (+1.0%) after the experiment. These results indicate that a hybrid schedule with two days a week working from home does not damage performance., A trial investigating the effects of a hybrid working schedule in a Chinese technology firm in 2021–2022 shows that working from home two days a week improved job satisfaction, reduced quitting and did not affect performance.","container-title":"Nature","DOI":"10.1038/s41586-024-07500-2","ISSN":"0028-0836","issue":"8018","journalAbbreviation":"Nature","note":"PMID: 38867040\nPMCID: PMC11208135","page":"920-925","source":"PubMed Central","title":"Hybrid working from home improves retention without damaging performance","volume":"630","author":[{"family":"Bloom","given":"Nicholas"},{"family":"Han","given":"Ruobing"},{"family":"Liang","given":"James"}],"issued":{"date-parts":[["2024"]]}}}],"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6]</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5022B46E" w14:textId="77777777" w:rsidR="004920DE" w:rsidRDefault="004920DE" w:rsidP="004920DE">
      <w:pPr>
        <w:pStyle w:val="NormalWeb"/>
      </w:pPr>
      <w:r>
        <w:t>Overall, while hybrid environments offer flexibility and opportunities for greater innovation and diversity, they also present significant challenges in communication, team dynamics, and alignment. To overcome these challenges, project managers must adapt their leadership styles and implement tools and strategies that promote transparency, accountability, and collaboration across dispersed teams.</w:t>
      </w:r>
    </w:p>
    <w:p w14:paraId="327A54C2" w14:textId="77777777" w:rsidR="004920DE" w:rsidRDefault="004920DE" w:rsidP="004920DE">
      <w:pPr>
        <w:pStyle w:val="Heading3"/>
      </w:pPr>
      <w:r>
        <w:rPr>
          <w:rStyle w:val="Strong"/>
          <w:b/>
          <w:bCs/>
        </w:rPr>
        <w:t>4. Redefining the Project Manager's Role in Hybrid Agile Environments</w:t>
      </w:r>
    </w:p>
    <w:p w14:paraId="1A1275DD" w14:textId="77777777" w:rsidR="004920DE" w:rsidRDefault="004920DE" w:rsidP="004920DE">
      <w:pPr>
        <w:pStyle w:val="Heading4"/>
      </w:pPr>
      <w:r>
        <w:rPr>
          <w:rStyle w:val="Strong"/>
          <w:b/>
          <w:bCs/>
        </w:rPr>
        <w:t>Key Competencies of Agile Project Managers in Hybrid Environments</w:t>
      </w:r>
    </w:p>
    <w:p w14:paraId="673B6520" w14:textId="77777777" w:rsidR="00C16499" w:rsidRPr="00C16499" w:rsidRDefault="00C16499" w:rsidP="00C16499">
      <w:pPr>
        <w:spacing w:after="0" w:line="240" w:lineRule="auto"/>
        <w:rPr>
          <w:rFonts w:ascii="Times New Roman" w:eastAsia="Times New Roman" w:hAnsi="Times New Roman" w:cs="Times New Roman"/>
          <w:sz w:val="24"/>
          <w:szCs w:val="24"/>
        </w:rPr>
      </w:pPr>
      <w:r w:rsidRPr="00C16499">
        <w:rPr>
          <w:rFonts w:ascii="Times New Roman" w:eastAsia="Times New Roman" w:hAnsi="Times New Roman" w:cs="Times New Roman"/>
          <w:sz w:val="24"/>
          <w:szCs w:val="24"/>
        </w:rPr>
        <w:t>The hybrid agile project manager now needs technical, managerial, and strategic abilities in addition to oversight. Agile project managers must have particular skills to lead teams in remote, on-site, or hybrid workplaces and deliver projects.</w:t>
      </w:r>
    </w:p>
    <w:p w14:paraId="51405B87" w14:textId="2998D54B" w:rsidR="004920DE" w:rsidRDefault="004920DE" w:rsidP="004920DE">
      <w:pPr>
        <w:pStyle w:val="NormalWeb"/>
      </w:pPr>
    </w:p>
    <w:p w14:paraId="2D042562" w14:textId="26773703" w:rsidR="004920DE" w:rsidRPr="00C16499" w:rsidRDefault="004920DE" w:rsidP="00C16499">
      <w:pPr>
        <w:pStyle w:val="ListParagraph"/>
        <w:numPr>
          <w:ilvl w:val="0"/>
          <w:numId w:val="6"/>
        </w:numPr>
        <w:rPr>
          <w:rFonts w:ascii="Times New Roman" w:eastAsia="Times New Roman" w:hAnsi="Times New Roman" w:cs="Times New Roman"/>
          <w:sz w:val="24"/>
          <w:szCs w:val="24"/>
        </w:rPr>
      </w:pPr>
      <w:r>
        <w:rPr>
          <w:rStyle w:val="Strong"/>
        </w:rPr>
        <w:t>Leadership Skills</w:t>
      </w:r>
      <w:r>
        <w:br/>
      </w:r>
      <w:r w:rsidR="00C16499" w:rsidRPr="00C16499">
        <w:rPr>
          <w:rFonts w:ascii="Times New Roman" w:eastAsia="Times New Roman" w:hAnsi="Times New Roman" w:cs="Times New Roman"/>
          <w:sz w:val="24"/>
          <w:szCs w:val="24"/>
        </w:rPr>
        <w:t>Agile project managers must create trust, transparency, and collaboration among team members regardless of location. In hybrid teams, trust is essential because members operate remotely or in different time zones. Agile leaders must empower and empower team members to make decisions and encourage open communication. Transparency is essential when managing several locations or project phases. Agile leaders ensure team members have the knowledge they need to do their responsibilities and understand project goals by creating a transparent workplace</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4sCVJo3v","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3]</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131AE431" w14:textId="56C5E194" w:rsidR="004920DE" w:rsidRPr="00C16499" w:rsidRDefault="004920DE" w:rsidP="00C16499">
      <w:pPr>
        <w:pStyle w:val="ListParagraph"/>
        <w:numPr>
          <w:ilvl w:val="0"/>
          <w:numId w:val="6"/>
        </w:numPr>
        <w:rPr>
          <w:rFonts w:ascii="Times New Roman" w:eastAsia="Times New Roman" w:hAnsi="Times New Roman" w:cs="Times New Roman"/>
          <w:sz w:val="24"/>
          <w:szCs w:val="24"/>
        </w:rPr>
      </w:pPr>
      <w:r>
        <w:rPr>
          <w:rStyle w:val="Strong"/>
        </w:rPr>
        <w:t>Technological Fluency</w:t>
      </w:r>
      <w:r>
        <w:br/>
      </w:r>
      <w:r w:rsidR="00C16499" w:rsidRPr="00C16499">
        <w:rPr>
          <w:rFonts w:ascii="Times New Roman" w:eastAsia="Times New Roman" w:hAnsi="Times New Roman" w:cs="Times New Roman"/>
          <w:sz w:val="24"/>
          <w:szCs w:val="24"/>
        </w:rPr>
        <w:t>Agile project managers need IT skills to manage remote teams. They must master digital tools for project tracking, communication, and collaboration. Jira, Asana, Trello, and Slack allow agile leaders to track project progress, manage workloads, and provide feedback regardless of the team's location. Technological fluency also involves choosing the correct tools for team needs, supporting technical challenges, and optimizing tool use for performance and efficiency</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u8Ymhbxn","properties":{"formattedCitation":"[17]","plainCitation":"[17]","noteIndex":0},"citationItems":[{"id":7524,"uris":["http://zotero.org/users/16652950/items/Q5J6XGCR"],"itemData":{"id":7524,"type":"article-journal","abstract":"Agile project management has become a cornerstone for driving innovation and efficiency in software development, particularly in environments where cross-functional collaboration is essential. This paper explores Agile-based project management strategies aimed at enhancing collaboration within multi-disciplinary teams working on software and analytics projects. As teams become increasingly diverse, integrating Agile principles into project workflows fosters better communication, flexibility, and alignment with project goals. The research delves into best practices for implementing Agile in cross-functional teams, with a focus on promoting transparency, continuous improvement, and adaptability in the development process. The study highlights the importance of key Agile practices such as iterative development, sprints, and regular retrospectives in ensuring effective teamwork and collaboration. By fostering an environment of open communication and rapid feedback, Agile helps to overcome the challenges typically associated with siloed working environments, such as misalignment of objectives, inefficiencies, and slower decision-making. Furthermore, it demonstrates how Agile's flexibility allows teams to adapt to evolving project requirements and respond to unforeseen challenges, making it particularly well-suited for the dynamic nature of software and analytics development. In addition, the paper addresses the role of Agile frameworks such as Scrum and Kanban in enhancing coordination between software developers, data analysts, project managers, and other key stakeholders. By establishing clear roles, responsibilities, and project milestones, these frameworks ensure that all team members are aligned and working toward common objectives. The research also underscores the significance of Agile tools for task tracking, progress monitoring, and communication within multi-disciplinary teams. Through a comprehensive review of successful Agile implementations, the paper provides actionable insights into how organizations can leverage Agile methodologies to improve collaboration, increase productivity, and accelerate project delivery in cross-functional teams working on software and analytics projects.","container-title":"Journal of Frontiers in Multidisciplinary Research","DOI":"10.54660/.IJFMR.2022.3.2.49-64","ISSN":"30509718, 30509726","issue":"2","journalAbbreviation":"JFMR","language":"en","page":"49-64","source":"DOI.org (Crossref)","title":"Agile-Based Project Management Strategies for Enhancing Collaboration in Cross-Functional Software Development Teams","volume":"3","author":[{"family":"Appoh","given":"Mavis"},{"family":"Frempong","given":"David"},{"family":"Akinboboye","given":"Oluwatobi"},{"family":"Okoli","given":"Isaac"},{"family":"Afrihyia","given":"Erica"},{"family":"Umar","given":"Muritala Omeiza"},{"family":"Umana","given":"Andikan Udofot"},{"family":"Omolayo","given":"Olasehinde"}],"issued":{"date-parts":[["2022"]]}}}],"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7]</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09B0D923" w14:textId="77777777" w:rsidR="004920DE" w:rsidRDefault="004920DE" w:rsidP="004920DE">
      <w:pPr>
        <w:pStyle w:val="Heading4"/>
      </w:pPr>
      <w:r>
        <w:rPr>
          <w:rStyle w:val="Strong"/>
          <w:b/>
          <w:bCs/>
        </w:rPr>
        <w:t>Shifting from Command and Control to Servant Leadership</w:t>
      </w:r>
    </w:p>
    <w:p w14:paraId="41606733" w14:textId="77777777" w:rsidR="00C16499" w:rsidRPr="00C16499" w:rsidRDefault="00C16499" w:rsidP="00C16499">
      <w:pPr>
        <w:spacing w:after="0" w:line="240" w:lineRule="auto"/>
        <w:rPr>
          <w:rFonts w:ascii="Times New Roman" w:eastAsia="Times New Roman" w:hAnsi="Times New Roman" w:cs="Times New Roman"/>
          <w:sz w:val="24"/>
          <w:szCs w:val="24"/>
        </w:rPr>
      </w:pPr>
      <w:r w:rsidRPr="00C16499">
        <w:rPr>
          <w:rFonts w:ascii="Times New Roman" w:eastAsia="Times New Roman" w:hAnsi="Times New Roman" w:cs="Times New Roman"/>
          <w:sz w:val="24"/>
          <w:szCs w:val="24"/>
        </w:rPr>
        <w:t>Transitioning from command-and-control to servant leadership is one of the biggest changes project managers face in hybrid agile environments. The demand for agility, autonomy, and adaptability in distributed teams drives this transition.</w:t>
      </w:r>
    </w:p>
    <w:p w14:paraId="2CF65B96" w14:textId="6198B9C2" w:rsidR="004920DE" w:rsidRPr="00C16499" w:rsidRDefault="004920DE" w:rsidP="00C16499">
      <w:pPr>
        <w:pStyle w:val="ListParagraph"/>
        <w:numPr>
          <w:ilvl w:val="0"/>
          <w:numId w:val="7"/>
        </w:numPr>
        <w:rPr>
          <w:rFonts w:ascii="Times New Roman" w:eastAsia="Times New Roman" w:hAnsi="Times New Roman" w:cs="Times New Roman"/>
          <w:sz w:val="24"/>
          <w:szCs w:val="24"/>
        </w:rPr>
      </w:pPr>
      <w:r>
        <w:rPr>
          <w:rStyle w:val="Strong"/>
        </w:rPr>
        <w:t>Emphasis on Guiding Teams, Removing Obstacles, and Empowering Team Members</w:t>
      </w:r>
      <w:r>
        <w:br/>
      </w:r>
      <w:r w:rsidR="00C16499" w:rsidRPr="00C16499">
        <w:rPr>
          <w:rFonts w:ascii="Times New Roman" w:eastAsia="Times New Roman" w:hAnsi="Times New Roman" w:cs="Times New Roman"/>
          <w:sz w:val="24"/>
          <w:szCs w:val="24"/>
        </w:rPr>
        <w:t>Project managers no longer rule everything in agile leadership. Facilitators remove hurdles and guide teams to operate productively. This is much more important in hybrid teams with distant workers. Agile project managers assist teams discover issues, solve them, and provide resources and training. Agile leaders empower their teams to take ownership and responsibility for their work</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HUvuBhT7","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3]</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41E5BAD0" w14:textId="01CBA891" w:rsidR="00C16499" w:rsidRPr="00C16499" w:rsidRDefault="004920DE" w:rsidP="00C16499">
      <w:pPr>
        <w:pStyle w:val="ListParagraph"/>
        <w:numPr>
          <w:ilvl w:val="0"/>
          <w:numId w:val="7"/>
        </w:numPr>
        <w:rPr>
          <w:rFonts w:ascii="Times New Roman" w:eastAsia="Times New Roman" w:hAnsi="Times New Roman" w:cs="Times New Roman"/>
          <w:sz w:val="24"/>
          <w:szCs w:val="24"/>
        </w:rPr>
      </w:pPr>
      <w:r>
        <w:rPr>
          <w:rStyle w:val="Strong"/>
        </w:rPr>
        <w:t>Providing the Right Balance of Autonomy and Support</w:t>
      </w:r>
      <w:r>
        <w:br/>
      </w:r>
      <w:r w:rsidR="00C16499" w:rsidRPr="00C16499">
        <w:rPr>
          <w:rFonts w:ascii="Times New Roman" w:eastAsia="Times New Roman" w:hAnsi="Times New Roman" w:cs="Times New Roman"/>
          <w:sz w:val="24"/>
          <w:szCs w:val="24"/>
        </w:rPr>
        <w:t>Agile project managers must combine autonomy and support. Leaders must enable teams to make decisions and own responsibilities while still providing direction and assistance when challenges emerge. This balance allows teams to work independently while meeting project goals. Project managers must give regular feedback and communicate without micromanaging. Agile leaders need technology to stay connected and provide real-time assistance in hybrid situations</w:t>
      </w:r>
      <w:r w:rsidR="009B39FA">
        <w:rPr>
          <w:rFonts w:ascii="Times New Roman" w:eastAsia="Times New Roman" w:hAnsi="Times New Roman" w:cs="Times New Roman"/>
          <w:sz w:val="24"/>
          <w:szCs w:val="24"/>
        </w:rPr>
        <w:fldChar w:fldCharType="begin"/>
      </w:r>
      <w:r w:rsidR="009B39FA">
        <w:rPr>
          <w:rFonts w:ascii="Times New Roman" w:eastAsia="Times New Roman" w:hAnsi="Times New Roman" w:cs="Times New Roman"/>
          <w:sz w:val="24"/>
          <w:szCs w:val="24"/>
        </w:rPr>
        <w:instrText xml:space="preserve"> ADDIN ZOTERO_ITEM CSL_CITATION {"citationID":"tsv5yq7p","properties":{"formattedCitation":"[18]","plainCitation":"[18]","noteIndex":0},"citationItems":[{"id":7525,"uris":["http://zotero.org/users/16652950/items/EK8CCW5C"],"itemData":{"id":7525,"type":"article-journal","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container-title":"Heliyon","DOI":"10.1016/j.heliyon.2019.e01447","ISSN":"2405-8440","issue":"3","journalAbbreviation":"Heliyon","page":"e01447","source":"ScienceDirect","title":"Adapting the scrum framework for agile project management in science: case study of a distributed research initiative","title-short":"Adapting the scrum framework for agile project management in science","volume":"5","author":[{"family":"Hidalgo","given":"Enric Senabre"}],"issued":{"date-parts":[["2019",3,1]]}}}],"schema":"https://github.com/citation-style-language/schema/raw/master/csl-citation.json"} </w:instrText>
      </w:r>
      <w:r w:rsidR="009B39FA">
        <w:rPr>
          <w:rFonts w:ascii="Times New Roman" w:eastAsia="Times New Roman" w:hAnsi="Times New Roman" w:cs="Times New Roman"/>
          <w:sz w:val="24"/>
          <w:szCs w:val="24"/>
        </w:rPr>
        <w:fldChar w:fldCharType="separate"/>
      </w:r>
      <w:r w:rsidR="009B39FA" w:rsidRPr="009B39FA">
        <w:rPr>
          <w:rFonts w:ascii="Times New Roman" w:hAnsi="Times New Roman" w:cs="Times New Roman"/>
          <w:sz w:val="24"/>
        </w:rPr>
        <w:t>[18]</w:t>
      </w:r>
      <w:r w:rsidR="009B39FA">
        <w:rPr>
          <w:rFonts w:ascii="Times New Roman" w:eastAsia="Times New Roman" w:hAnsi="Times New Roman" w:cs="Times New Roman"/>
          <w:sz w:val="24"/>
          <w:szCs w:val="24"/>
        </w:rPr>
        <w:fldChar w:fldCharType="end"/>
      </w:r>
      <w:r w:rsidR="00C16499" w:rsidRPr="00C16499">
        <w:rPr>
          <w:rFonts w:ascii="Times New Roman" w:eastAsia="Times New Roman" w:hAnsi="Times New Roman" w:cs="Times New Roman"/>
          <w:sz w:val="24"/>
          <w:szCs w:val="24"/>
        </w:rPr>
        <w:t>.</w:t>
      </w:r>
    </w:p>
    <w:p w14:paraId="486B2C68" w14:textId="0D599CEC" w:rsidR="004920DE" w:rsidRDefault="004920DE" w:rsidP="00970739">
      <w:pPr>
        <w:pStyle w:val="NormalWeb"/>
        <w:numPr>
          <w:ilvl w:val="0"/>
          <w:numId w:val="7"/>
        </w:numPr>
      </w:pPr>
      <w:r w:rsidRPr="00C16499">
        <w:rPr>
          <w:rStyle w:val="Strong"/>
        </w:rPr>
        <w:t>Managing Stakeholder Expectations and Communication</w:t>
      </w:r>
    </w:p>
    <w:p w14:paraId="425D6A4B" w14:textId="77777777" w:rsidR="00EE1301" w:rsidRPr="00EE1301" w:rsidRDefault="00EE1301" w:rsidP="00EE1301">
      <w:pPr>
        <w:spacing w:after="0" w:line="240" w:lineRule="auto"/>
        <w:ind w:left="360"/>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Agile project managers in hybrid environments must communicate and manage stakeholders. These workplaces generally have remote and on-site stakeholders with varying expectations, communication methods, and work preferences.</w:t>
      </w:r>
    </w:p>
    <w:p w14:paraId="52935F69" w14:textId="4149AC22" w:rsidR="004920DE" w:rsidRDefault="004920DE" w:rsidP="004920DE">
      <w:pPr>
        <w:pStyle w:val="NormalWeb"/>
      </w:pPr>
    </w:p>
    <w:p w14:paraId="7AC01083" w14:textId="7D116E1F" w:rsidR="004920DE" w:rsidRDefault="004920DE" w:rsidP="004920DE">
      <w:pPr>
        <w:pStyle w:val="NormalWeb"/>
        <w:numPr>
          <w:ilvl w:val="0"/>
          <w:numId w:val="8"/>
        </w:numPr>
      </w:pPr>
      <w:r>
        <w:rPr>
          <w:rStyle w:val="Strong"/>
        </w:rPr>
        <w:lastRenderedPageBreak/>
        <w:t>Bridging Gaps Between Remote and In-Office Stakeholders</w:t>
      </w:r>
      <w:r>
        <w:br/>
        <w:t>Hybrid project teams often work with stakeholders located in different time zones and settings. Bridging these gaps requires agile project managers to maintain regular contact with both remote and in-office stakeholders, ensuring that all parties remain informed, aligned, and engaged. This might include regular virtual meetings, clear documentation, and utilizing collaboration platforms to keep everyone in the loop. By managing expectations effectively, agile leaders ensure that all stakeholders have a clear understanding of the project's progress and any challenges that arise</w:t>
      </w:r>
      <w:r w:rsidR="009B39FA">
        <w:fldChar w:fldCharType="begin"/>
      </w:r>
      <w:r w:rsidR="009B39FA">
        <w:instrText xml:space="preserve"> ADDIN ZOTERO_ITEM CSL_CITATION {"citationID":"LtwXqvE2","properties":{"formattedCitation":"[1]","plainCitation":"[1]","noteIndex":0},"citationItems":[{"id":7484,"uris":["http://zotero.org/users/16652950/items/TF6Z3BGA"],"itemData":{"id":7484,"type":"article-journal","abstract":"Given the complex and dispersed nature of construction projects, which demand collaboration among varied experts, it is crucial to reevaluate project management and execution approaches to enhance their performance. Agile principles offer a path towards heightened responsiveness within tasks and processes, addressing the construction industry’s fast-paced nature and growing client demands for timely project completion. However, adopting new management methodologies, such as Agile, needs a significant cultural shift, enabling the cultivation of multi-skilled and self-managing teams. Projectification, a growing trend in contemporary society where more activities are managed as projects, has gained significant relevance in recent years. This study examines the application of Agile project management (specifically Agile Scrum methodology) during the pre-construction phase of a construction project through the lens of Projectification. As evidenced by the research results, applying the Agile methodology in the pre-construction phase may help enhance flexibility and collaboration, enabling teams to adapt quickly to evolving project requirements and unforeseen challenges. The findings demonstrate that Agile methodologies offer numerous benefits, including enhanced adaptability, flexibility, accountability, transparency, and teamwork. Additionally, there were significant reductions in time and costs, emphasizing the value of Agile practices in construction project management.","container-title":"Buildings","DOI":"10.3390/buildings14113551","ISSN":"2075-5309","issue":"11","language":"en","license":"http://creativecommons.org/licenses/by/3.0/","note":"publisher: Multidisciplinary Digital Publishing Institute","page":"3551","source":"www.mdpi.com","title":"Agile Project Management in the Pre-Construction Stage: Facing the Challenges of Projectification in the Construction Industry","title-short":"Agile Project Management in the Pre-Construction Stage","volume":"14","author":[{"family":"Moreno","given":"Francisco"},{"family":"Forcael","given":"Eric"},{"family":"Romo","given":"Rubén"},{"family":"Orozco","given":"Francisco"},{"family":"Moroni","given":"Ginnia"},{"family":"Baesler","given":"Felipe"}],"issued":{"date-parts":[["2024",11]]}}}],"schema":"https://github.com/citation-style-language/schema/raw/master/csl-citation.json"} </w:instrText>
      </w:r>
      <w:r w:rsidR="009B39FA">
        <w:fldChar w:fldCharType="separate"/>
      </w:r>
      <w:r w:rsidR="009B39FA" w:rsidRPr="009B39FA">
        <w:t>[1]</w:t>
      </w:r>
      <w:r w:rsidR="009B39FA">
        <w:fldChar w:fldCharType="end"/>
      </w:r>
      <w:r>
        <w:t>.</w:t>
      </w:r>
    </w:p>
    <w:p w14:paraId="35467BD5" w14:textId="3835895C" w:rsidR="004920DE" w:rsidRDefault="004920DE" w:rsidP="004920DE">
      <w:pPr>
        <w:pStyle w:val="NormalWeb"/>
        <w:numPr>
          <w:ilvl w:val="0"/>
          <w:numId w:val="8"/>
        </w:numPr>
      </w:pPr>
      <w:r>
        <w:rPr>
          <w:rStyle w:val="Strong"/>
        </w:rPr>
        <w:t>Ensuring Regular, Clear, and Efficient Communication Across Different Team Segments</w:t>
      </w:r>
      <w:r>
        <w:br/>
        <w:t>Regular and clear communication becomes even more vital when team members are spread across different locations. Agile project managers need to ensure that communication is consistent and efficient across all segments of the team. This involves setting expectations for communication frequency, creating a communication plan, and utilizing digital tools to streamline information sharing. Additionally, it is essential that agile leaders are proactive in addressing any miscommunication or misunderstanding, which can be more frequent in hybrid environments due to the physical distance between team members</w:t>
      </w:r>
      <w:r w:rsidR="009B39FA">
        <w:fldChar w:fldCharType="begin"/>
      </w:r>
      <w:r w:rsidR="009B39FA">
        <w:instrText xml:space="preserve"> ADDIN ZOTERO_ITEM CSL_CITATION {"citationID":"LZIUyFLG","properties":{"formattedCitation":"[19]","plainCitation":"[19]","noteIndex":0},"citationItems":[{"id":7528,"uris":["http://zotero.org/users/16652950/items/XNYVNL43"],"itemData":{"id":7528,"type":"article-journal","abstract":"One of the main factors in the success of projects is communications management and proper and timely distribution of information among all internal and external project stakeholders. Despite of emphasizing on the importance of project communications in the literature, there are few studies identifying factors influencing project communications. This research aims to address this shortcoming by identifying and determining sequences and relationships factors affecting project communications and their clustering. The informed communication strategy allows managers to structure the information flow in a better and more controlled manner and to avoid the costs caused by lack of effective and timely communication. The present study is conducted to help clarify the views of the organization's managers and project managers on project communications, and to identify factors affecting it and how they effectively communicate to successfully accomplish the projects. First a number of factors influencing project communications are identified on the basis of previous studies and interviews with experts and project managers working in oil, gas and power plant construction megaprojects in Iran. Then, these factors are analyzed by using the combination of fuzzy DEMATEL and Interpretive Structural Modeling (ISM) techniques. The relationships and sequence between the indicators are determined so that it can be effective in project communications planning and project success through providing an insight for senior managers and project managers., Project management; Communications management; Fuzzy DEMATEL; Interpretive structural modeling (ISM); MICMAC Analysis; Construction engineering; Human resource management; Industry management; Business management; Behavioral psychology; Business","container-title":"Heliyon","DOI":"10.1016/j.heliyon.2020.e04430","ISSN":"2405-8440","issue":"8","journalAbbreviation":"Heliyon","note":"PMID: 32793821\nPMCID: PMC7408334","page":"e04430","source":"PubMed Central","title":"Analysis of factors affecting project communications with a hybrid DEMATEL-ISM approach (A case study in Iran)","volume":"6","author":[{"family":"Shakeri","given":"Hedieh"},{"family":"Khalilzadeh","given":"Mohammad"}],"issued":{"date-parts":[["2020",8,4]]}}}],"schema":"https://github.com/citation-style-language/schema/raw/master/csl-citation.json"} </w:instrText>
      </w:r>
      <w:r w:rsidR="009B39FA">
        <w:fldChar w:fldCharType="separate"/>
      </w:r>
      <w:r w:rsidR="009B39FA" w:rsidRPr="009B39FA">
        <w:t>[19]</w:t>
      </w:r>
      <w:r w:rsidR="009B39FA">
        <w:fldChar w:fldCharType="end"/>
      </w:r>
      <w:r>
        <w:t>.</w:t>
      </w:r>
    </w:p>
    <w:p w14:paraId="6C097929" w14:textId="77777777" w:rsidR="004920DE" w:rsidRDefault="004920DE" w:rsidP="004920DE">
      <w:pPr>
        <w:pStyle w:val="Heading4"/>
      </w:pPr>
      <w:r>
        <w:rPr>
          <w:rStyle w:val="Strong"/>
          <w:b/>
          <w:bCs/>
        </w:rPr>
        <w:t>Decision-Making in Hybrid Agile Teams</w:t>
      </w:r>
    </w:p>
    <w:p w14:paraId="786D2E0A" w14:textId="77777777" w:rsidR="00EE1301" w:rsidRPr="00EE1301" w:rsidRDefault="00EE1301" w:rsidP="00EE1301">
      <w:p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Hybrid agile teams must balance centralized and decentralized decision-making. In traditional project management, top-down decisions are passed down to the team. Agile teams make choices more </w:t>
      </w:r>
      <w:proofErr w:type="spellStart"/>
      <w:r w:rsidRPr="00EE1301">
        <w:rPr>
          <w:rFonts w:ascii="Times New Roman" w:eastAsia="Times New Roman" w:hAnsi="Times New Roman" w:cs="Times New Roman"/>
          <w:sz w:val="24"/>
          <w:szCs w:val="24"/>
        </w:rPr>
        <w:t>decentralizedly</w:t>
      </w:r>
      <w:proofErr w:type="spellEnd"/>
      <w:r w:rsidRPr="00EE1301">
        <w:rPr>
          <w:rFonts w:ascii="Times New Roman" w:eastAsia="Times New Roman" w:hAnsi="Times New Roman" w:cs="Times New Roman"/>
          <w:sz w:val="24"/>
          <w:szCs w:val="24"/>
        </w:rPr>
        <w:t>, empowering all team members to act swiftly. Agile project managers must negotiate these processes while keeping the team focused on the project goals.</w:t>
      </w:r>
    </w:p>
    <w:p w14:paraId="5FFD71A0" w14:textId="3F6488F4" w:rsidR="004920DE" w:rsidRDefault="004920DE" w:rsidP="004920DE">
      <w:pPr>
        <w:pStyle w:val="NormalWeb"/>
        <w:numPr>
          <w:ilvl w:val="0"/>
          <w:numId w:val="9"/>
        </w:numPr>
      </w:pPr>
      <w:r>
        <w:rPr>
          <w:rStyle w:val="Strong"/>
        </w:rPr>
        <w:t>Balancing Centralized vs. Decentralized Decision-Making</w:t>
      </w:r>
      <w:r>
        <w:br/>
        <w:t>In a hybrid environment, agile project managers must carefully balance centralized and decentralized decision-making. Centralized decision-making is important for strategic decisions that require alignment with organizational objectives, such as budget approvals or major direction changes. However, for operational decisions, agile teams are often empowered to make choices quickly and independently. Agile project managers help guide this process by fostering a culture of trust and ensuring that team members have the resources and information needed to make informed decisions</w:t>
      </w:r>
      <w:r w:rsidR="009B39FA">
        <w:fldChar w:fldCharType="begin"/>
      </w:r>
      <w:r w:rsidR="009B39FA">
        <w:instrText xml:space="preserve"> ADDIN ZOTERO_ITEM CSL_CITATION {"citationID":"SEZoCi58","properties":{"formattedCitation":"[20]","plainCitation":"[20]","noteIndex":0},"citationItems":[{"id":7532,"uris":["http://zotero.org/users/16652950/items/7N74UL3S"],"itemData":{"id":7532,"type":"article-journal","abstract":"Decentralization as an organizing principle has drawn growing interest from scholars and practitioners because of its perceived suitability for contemporary market conditions and alignment with employees’ evolving work expectations. However, efforts to decentralize authority face significant obstacles and often end in failure. I propose that existing research on decentralization has struggled to generate insight into how such barriers can be overcome because it has treated decentralization as a static outcome imposed by organizational designers. In contrast, this article treats decentralization as a dynamic and situated achievement that must be continually enacted, and it leverages ethnographic data from a decentralization effort in order to build theory on the organizational practices that support enactments of decentralized authority. I find that successful enactments of decentralized authority were supported by practices that established clear boundaries of authority and focused collective attention on these boundaries, as well as by practices that depersonalized collective attributions of the source of authority. At the same time, the practices were difficult to sustain because they were cognitively, emotionally, and temporally demanding. Through this study, I show that decentralization is not merely a one-time structural change but an ongoing collective process that requires navigating and neutralizing the structural and psychological forces pulling organizations back toward hierarchy.","container-title":"Administrative Science Quarterly","DOI":"10.1177/00018392241257372","ISSN":"0001-8392","issue":"3","language":"EN","note":"publisher: SAGE Publications Inc","page":"791-833","source":"SAGE Journals","title":"Enacting Decentralized Authority: The Practices and Limits of Moving Beyond Hierarchy","title-short":"Enacting Decentralized Authority","volume":"69","author":[{"family":"Lee","given":"Michael Y."}],"issued":{"date-parts":[["2024",9,1]]}}}],"schema":"https://github.com/citation-style-language/schema/raw/master/csl-citation.json"} </w:instrText>
      </w:r>
      <w:r w:rsidR="009B39FA">
        <w:fldChar w:fldCharType="separate"/>
      </w:r>
      <w:r w:rsidR="009B39FA" w:rsidRPr="009B39FA">
        <w:t>[20]</w:t>
      </w:r>
      <w:r w:rsidR="009B39FA">
        <w:fldChar w:fldCharType="end"/>
      </w:r>
      <w:r>
        <w:t>.</w:t>
      </w:r>
    </w:p>
    <w:p w14:paraId="18FCEE14" w14:textId="647DD6FB" w:rsidR="004920DE" w:rsidRDefault="004920DE" w:rsidP="004920DE">
      <w:pPr>
        <w:pStyle w:val="NormalWeb"/>
        <w:numPr>
          <w:ilvl w:val="0"/>
          <w:numId w:val="9"/>
        </w:numPr>
      </w:pPr>
      <w:r>
        <w:rPr>
          <w:rStyle w:val="Strong"/>
        </w:rPr>
        <w:t>Guiding Teams Through Iterative Decision-Making Processes</w:t>
      </w:r>
      <w:r>
        <w:br/>
        <w:t>Agile decision-making often takes place iteratively, with teams making small decisions in short cycles (such as sprints). Agile project managers play a crucial role in guiding teams through this iterative decision-making process, ensuring that decisions are made quickly, tested, and adjusted based on feedback. This approach allows teams to maintain flexibility and adapt to changes as they arise. Agile leaders also ensure that these decisions remain aligned with customer needs and project objectives, even when teams work remotely or in varying time zones</w:t>
      </w:r>
      <w:r w:rsidR="009B39FA">
        <w:fldChar w:fldCharType="begin"/>
      </w:r>
      <w:r w:rsidR="009B39FA">
        <w:instrText xml:space="preserve"> ADDIN ZOTERO_ITEM CSL_CITATION {"citationID":"RtuLVYH9","properties":{"formattedCitation":"[21]","plainCitation":"[21]","noteIndex":0},"citationItems":[{"id":7534,"uris":["http://zotero.org/users/16652950/items/QLGRVEZJ"],"itemData":{"id":7534,"type":"article-journal","abstract":"Managing data related to a software product and its development poses significant challenges for software projects and agile development teams. These include integrating data from diverse sources and ensuring data quality amidst continuous change and adaptation.","container-title":"Empirical Software Engineering","DOI":"10.1007/s10664-025-10630-4","ISSN":"1573-7616","issue":"3","journalAbbreviation":"Empir Software Eng","language":"en","page":"77","source":"Springer Link","title":"Exploring data management challenges and solutions in agile software development: a literature review and practitioner survey","title-short":"Exploring data management challenges and solutions in agile software development","volume":"30","author":[{"family":"Fawzy","given":"Ahmed"},{"family":"Tahir","given":"Amjed"},{"family":"Galster","given":"Matthias"},{"family":"Liang","given":"Peng"}],"issued":{"date-parts":[["2025",3,5]]}}}],"schema":"https://github.com/citation-style-language/schema/raw/master/csl-citation.json"} </w:instrText>
      </w:r>
      <w:r w:rsidR="009B39FA">
        <w:fldChar w:fldCharType="separate"/>
      </w:r>
      <w:r w:rsidR="009B39FA" w:rsidRPr="009B39FA">
        <w:t>[21]</w:t>
      </w:r>
      <w:r w:rsidR="009B39FA">
        <w:fldChar w:fldCharType="end"/>
      </w:r>
      <w:r>
        <w:t>.</w:t>
      </w:r>
    </w:p>
    <w:p w14:paraId="7C08756A" w14:textId="77777777" w:rsidR="00EE1301" w:rsidRPr="00EE1301" w:rsidRDefault="00EE1301" w:rsidP="00EE1301">
      <w:p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Project managers in hybrid agile contexts must be leaders, technical experts, and adaptable. Project managers must be able to manage geographically dispersed teams, balance stakeholder expectations, and use agile decision-making. Agile project managers can succeed with hybrid </w:t>
      </w:r>
      <w:r w:rsidRPr="00EE1301">
        <w:rPr>
          <w:rFonts w:ascii="Times New Roman" w:eastAsia="Times New Roman" w:hAnsi="Times New Roman" w:cs="Times New Roman"/>
          <w:sz w:val="24"/>
          <w:szCs w:val="24"/>
        </w:rPr>
        <w:lastRenderedPageBreak/>
        <w:t>teams by using servant leadership, communication, and technology. Agile project managers in hybrid environments must balance leadership, technological proficiency, and agility. Agile project managers need the following talents and traits to lead distributed teams, create cooperation, and succeed in dynamic, hybrid environments (table 1).</w:t>
      </w:r>
    </w:p>
    <w:p w14:paraId="1C0E3376" w14:textId="06F90B3E" w:rsidR="00EE5789" w:rsidRPr="00EE5789" w:rsidRDefault="00EE5789" w:rsidP="00EE5789">
      <w:pPr>
        <w:pStyle w:val="NormalWeb"/>
        <w:rPr>
          <w:b/>
          <w:bCs/>
        </w:rPr>
      </w:pPr>
      <w:r>
        <w:rPr>
          <w:b/>
          <w:bCs/>
        </w:rPr>
        <w:t xml:space="preserve">Table 1: </w:t>
      </w:r>
      <w:r w:rsidRPr="00EE5789">
        <w:rPr>
          <w:b/>
          <w:bCs/>
        </w:rPr>
        <w:t>Key Competencies of Agile Project Managers in Hybrid Environments</w:t>
      </w:r>
    </w:p>
    <w:tbl>
      <w:tblPr>
        <w:tblW w:w="0" w:type="auto"/>
        <w:tblLook w:val="04A0" w:firstRow="1" w:lastRow="0" w:firstColumn="1" w:lastColumn="0" w:noHBand="0" w:noVBand="1"/>
      </w:tblPr>
      <w:tblGrid>
        <w:gridCol w:w="2880"/>
        <w:gridCol w:w="2880"/>
        <w:gridCol w:w="2880"/>
      </w:tblGrid>
      <w:tr w:rsidR="00EE5789" w14:paraId="7CA3C578"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67D8ED76" w14:textId="77777777" w:rsidR="00EE5789" w:rsidRDefault="00EE5789">
            <w:r>
              <w:t>Competency</w:t>
            </w:r>
          </w:p>
        </w:tc>
        <w:tc>
          <w:tcPr>
            <w:tcW w:w="2880" w:type="dxa"/>
            <w:tcBorders>
              <w:top w:val="single" w:sz="4" w:space="0" w:color="auto"/>
              <w:left w:val="nil"/>
              <w:bottom w:val="single" w:sz="4" w:space="0" w:color="auto"/>
              <w:right w:val="single" w:sz="4" w:space="0" w:color="auto"/>
            </w:tcBorders>
            <w:hideMark/>
          </w:tcPr>
          <w:p w14:paraId="081ABF88" w14:textId="77777777" w:rsidR="00EE5789" w:rsidRDefault="00EE5789">
            <w:r>
              <w:t>Description</w:t>
            </w:r>
          </w:p>
        </w:tc>
        <w:tc>
          <w:tcPr>
            <w:tcW w:w="2880" w:type="dxa"/>
            <w:tcBorders>
              <w:top w:val="single" w:sz="4" w:space="0" w:color="auto"/>
              <w:left w:val="nil"/>
              <w:bottom w:val="single" w:sz="4" w:space="0" w:color="auto"/>
              <w:right w:val="single" w:sz="4" w:space="0" w:color="auto"/>
            </w:tcBorders>
            <w:hideMark/>
          </w:tcPr>
          <w:p w14:paraId="05327AF5" w14:textId="77777777" w:rsidR="00EE5789" w:rsidRDefault="00EE5789">
            <w:r>
              <w:t>Importance in Hybrid Environments</w:t>
            </w:r>
          </w:p>
        </w:tc>
      </w:tr>
      <w:tr w:rsidR="00EE5789" w14:paraId="0FA8742E"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31DB7CD6" w14:textId="77777777" w:rsidR="00EE5789" w:rsidRDefault="00EE5789">
            <w:r>
              <w:t>Leadership Skills</w:t>
            </w:r>
          </w:p>
        </w:tc>
        <w:tc>
          <w:tcPr>
            <w:tcW w:w="2880" w:type="dxa"/>
            <w:tcBorders>
              <w:top w:val="single" w:sz="4" w:space="0" w:color="auto"/>
              <w:left w:val="nil"/>
              <w:bottom w:val="single" w:sz="4" w:space="0" w:color="auto"/>
              <w:right w:val="single" w:sz="4" w:space="0" w:color="auto"/>
            </w:tcBorders>
            <w:hideMark/>
          </w:tcPr>
          <w:p w14:paraId="4C50FB7A" w14:textId="77777777" w:rsidR="00EE5789" w:rsidRDefault="00EE5789">
            <w:r>
              <w:t>Ability to foster trust, transparency, and collaboration among team members.</w:t>
            </w:r>
          </w:p>
        </w:tc>
        <w:tc>
          <w:tcPr>
            <w:tcW w:w="2880" w:type="dxa"/>
            <w:tcBorders>
              <w:top w:val="single" w:sz="4" w:space="0" w:color="auto"/>
              <w:left w:val="nil"/>
              <w:bottom w:val="single" w:sz="4" w:space="0" w:color="auto"/>
              <w:right w:val="single" w:sz="4" w:space="0" w:color="auto"/>
            </w:tcBorders>
            <w:hideMark/>
          </w:tcPr>
          <w:p w14:paraId="59CC5A13" w14:textId="13CBE4DE" w:rsidR="00EE5789" w:rsidRDefault="00EE5789">
            <w:r>
              <w:t>Essential for managing geographically dispersed teams, ensuring effective communication, and building a cohesive team culture despite physical distance</w:t>
            </w:r>
            <w:r w:rsidR="009B39FA">
              <w:fldChar w:fldCharType="begin"/>
            </w:r>
            <w:r w:rsidR="009B39FA">
              <w:instrText xml:space="preserve"> ADDIN ZOTERO_ITEM CSL_CITATION {"citationID":"Cs3aRjh7","properties":{"formattedCitation":"[22]","plainCitation":"[22]","noteIndex":0},"citationItems":[{"id":7538,"uris":["http://zotero.org/users/16652950/items/EJWHMS4E"],"itemData":{"id":7538,"type":"article-journal","abstract":"(1) Background: In university contexts, the effectiveness of work teams is vital for institutional success and the personal development of an institution’s members. Objective: Our aim is to understand the relationships between emotional intelligence, team leadership, organizational culture, work climate, and creative synergy with team effectiveness. (2) Methods: We used a cross-sectional predictive design study using structural equation modeling (SEM), in which 512 surveys of employees of a private Peruvian university were analyzed. (3) Results: Leadership and emotional intelligence were found to significantly improve team effectiveness. In addition, organizational culture, work climate, and creative synergy act as mediators in these relationships, enhancing team effectiveness. The adjusted model presented adequate incremental (x2=9452.498, gl=3391, p&lt;0.001) and comparative (TLI=0.998, CFI=0.998, RMSEA=0.017 y SRMR=0.033) goodness-of-fit indices. (4) Conclusions: The results showed that the development of emotional competencies and leadership skills is essential to optimize the effectiveness of work teams in universities. This integrated model not only provides a solid theoretical framework for future research, but also offers practical recommendations for improving the management and performance of work teams.","container-title":"Administrative Sciences","DOI":"10.3390/admsci14110280","ISSN":"2076-3387","issue":"11","language":"en","license":"http://creativecommons.org/licenses/by/3.0/","note":"publisher: Multidisciplinary Digital Publishing Institute","page":"280","source":"www.mdpi.com","title":"Work Team Effectiveness: Importance of Organizational Culture, Work Climate, Leadership, Creative Synergy, and Emotional Intelligence in University Employees","title-short":"Work Team Effectiveness","volume":"14","author":[{"family":"Paredes-Saavedra","given":"Maribel"},{"family":"Vallejos","given":"María"},{"family":"Huancahuire-Vega","given":"Salomón"},{"family":"Morales-García","given":"Wilter C."},{"family":"Geraldo-Campos","given":"Luis Alberto"}],"issued":{"date-parts":[["2024",11]]}}}],"schema":"https://github.com/citation-style-language/schema/raw/master/csl-citation.json"} </w:instrText>
            </w:r>
            <w:r w:rsidR="009B39FA">
              <w:fldChar w:fldCharType="separate"/>
            </w:r>
            <w:r w:rsidR="009B39FA" w:rsidRPr="009B39FA">
              <w:rPr>
                <w:rFonts w:ascii="Calibri" w:hAnsi="Calibri" w:cs="Calibri"/>
              </w:rPr>
              <w:t>[22]</w:t>
            </w:r>
            <w:r w:rsidR="009B39FA">
              <w:fldChar w:fldCharType="end"/>
            </w:r>
            <w:r>
              <w:t>.</w:t>
            </w:r>
          </w:p>
        </w:tc>
      </w:tr>
      <w:tr w:rsidR="00EE5789" w14:paraId="45844DD4"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4C7DC40E" w14:textId="77777777" w:rsidR="00EE5789" w:rsidRDefault="00EE5789">
            <w:r>
              <w:t>Technological Fluency</w:t>
            </w:r>
          </w:p>
        </w:tc>
        <w:tc>
          <w:tcPr>
            <w:tcW w:w="2880" w:type="dxa"/>
            <w:tcBorders>
              <w:top w:val="single" w:sz="4" w:space="0" w:color="auto"/>
              <w:left w:val="nil"/>
              <w:bottom w:val="single" w:sz="4" w:space="0" w:color="auto"/>
              <w:right w:val="single" w:sz="4" w:space="0" w:color="auto"/>
            </w:tcBorders>
            <w:hideMark/>
          </w:tcPr>
          <w:p w14:paraId="0FD72189" w14:textId="77777777" w:rsidR="00EE5789" w:rsidRDefault="00EE5789">
            <w:r>
              <w:t>Proficiency in using digital tools to track progress, communicate, and collaborate.</w:t>
            </w:r>
          </w:p>
        </w:tc>
        <w:tc>
          <w:tcPr>
            <w:tcW w:w="2880" w:type="dxa"/>
            <w:tcBorders>
              <w:top w:val="single" w:sz="4" w:space="0" w:color="auto"/>
              <w:left w:val="nil"/>
              <w:bottom w:val="single" w:sz="4" w:space="0" w:color="auto"/>
              <w:right w:val="single" w:sz="4" w:space="0" w:color="auto"/>
            </w:tcBorders>
            <w:hideMark/>
          </w:tcPr>
          <w:p w14:paraId="4B2E2D15" w14:textId="780B45A6" w:rsidR="00EE5789" w:rsidRDefault="00EE5789">
            <w:r>
              <w:t>Critical in hybrid environments where teams rely heavily on technology to stay connected and aligned. Tools like Jira, Asana, and Slack are key for project success</w:t>
            </w:r>
            <w:r w:rsidR="009B39FA">
              <w:fldChar w:fldCharType="begin"/>
            </w:r>
            <w:r w:rsidR="009B39FA">
              <w:instrText xml:space="preserve"> ADDIN ZOTERO_ITEM CSL_CITATION {"citationID":"S4ieGtcU","properties":{"formattedCitation":"[23]","plainCitation":"[23]","noteIndex":0},"citationItems":[{"id":7540,"uris":["http://zotero.org/users/16652950/items/KI3CJMMN"],"itemData":{"id":7540,"type":"article-journal","abstract":"The COVID-19 pandemic social distancing forced a shift from Face-to-Face (F2F) to virtual work sessions, applying innovative digital tools. These tools have previously been neglected, mainly due to a conservative approach or prioritization. Consequently, their effectiveness was never tested in depth. While applying these innovative digital tools during the COVID-19 pandemic was clearly preferable to shutting down organizational activity, managers and workers recognized the advantages of these alternatives and tended to apply them in the post-COVID-19 period. However, in this post-pandemic period, which is free from social distancing limitations, a relatively full space of choices was introduced again, which raised the question whether these alternatives should be kept. Therefore, this study examines whether digital communication tools can adequately substitute F2F sessions in project management. We conducted an experiment with participants (n=269),askingthem to perform project-oriented tasks on four platforms: as individuals, in an F2F group meeting, on Zoom, or using WhatsApp. The results indicate that while an F2F meeting is more effective than individual work, Zoom and WhatsApp are not. These findings appear surprising and may contradict the concept of group empowerment. The use of digital sharing platforms did not affect the tasks’ performances nor create synergy. This raises the issue of whether these digital means are here to stay, should be discarded, or must be upgraded.","container-title":"Heliyon","DOI":"10.1016/j.heliyon.2023.e21812","ISSN":"2405-8440","issue":"11","journalAbbreviation":"Heliyon","note":"PMID: 38058628\nPMCID: PMC10695846","page":"e21812","source":"PubMed Central","title":"Effectiveness of the forced usage of alternative digital platforms during the COVID-19 pandemic in project communication management","volume":"9","author":[{"family":"Kordova","given":"Sigal"},{"family":"Hirschprung","given":"Ron S."}],"issued":{"date-parts":[["2023",11,4]]}}}],"schema":"https://github.com/citation-style-language/schema/raw/master/csl-citation.json"} </w:instrText>
            </w:r>
            <w:r w:rsidR="009B39FA">
              <w:fldChar w:fldCharType="separate"/>
            </w:r>
            <w:r w:rsidR="009B39FA" w:rsidRPr="009B39FA">
              <w:rPr>
                <w:rFonts w:ascii="Calibri" w:hAnsi="Calibri" w:cs="Calibri"/>
              </w:rPr>
              <w:t>[23]</w:t>
            </w:r>
            <w:r w:rsidR="009B39FA">
              <w:fldChar w:fldCharType="end"/>
            </w:r>
            <w:r>
              <w:t>.</w:t>
            </w:r>
          </w:p>
        </w:tc>
      </w:tr>
      <w:tr w:rsidR="00EE5789" w14:paraId="7EC43A23"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7FAA97A0" w14:textId="77777777" w:rsidR="00EE5789" w:rsidRDefault="00EE5789">
            <w:r>
              <w:t>Adaptability</w:t>
            </w:r>
          </w:p>
        </w:tc>
        <w:tc>
          <w:tcPr>
            <w:tcW w:w="2880" w:type="dxa"/>
            <w:tcBorders>
              <w:top w:val="single" w:sz="4" w:space="0" w:color="auto"/>
              <w:left w:val="nil"/>
              <w:bottom w:val="single" w:sz="4" w:space="0" w:color="auto"/>
              <w:right w:val="single" w:sz="4" w:space="0" w:color="auto"/>
            </w:tcBorders>
            <w:hideMark/>
          </w:tcPr>
          <w:p w14:paraId="4E87DE9E" w14:textId="77777777" w:rsidR="00EE5789" w:rsidRDefault="00EE5789">
            <w:r>
              <w:t>Flexibility in adjusting strategies and approaches based on new information or changes in project scope.</w:t>
            </w:r>
          </w:p>
        </w:tc>
        <w:tc>
          <w:tcPr>
            <w:tcW w:w="2880" w:type="dxa"/>
            <w:tcBorders>
              <w:top w:val="single" w:sz="4" w:space="0" w:color="auto"/>
              <w:left w:val="nil"/>
              <w:bottom w:val="single" w:sz="4" w:space="0" w:color="auto"/>
              <w:right w:val="single" w:sz="4" w:space="0" w:color="auto"/>
            </w:tcBorders>
            <w:hideMark/>
          </w:tcPr>
          <w:p w14:paraId="4D74393A" w14:textId="30DD7F0A" w:rsidR="00EE5789" w:rsidRDefault="00EE5789">
            <w:r>
              <w:t>Agile project managers need to pivot quickly in hybrid environments to address unforeseen challenges or shifts in priorities, ensuring that the project stays on track</w:t>
            </w:r>
            <w:r w:rsidR="00E87AD4">
              <w:fldChar w:fldCharType="begin"/>
            </w:r>
            <w:r w:rsidR="00E87AD4">
              <w:instrText xml:space="preserve"> ADDIN ZOTERO_ITEM CSL_CITATION {"citationID":"7qcV6b3D","properties":{"formattedCitation":"[3]","plainCitation":"[3]","noteIndex":0},"citationItems":[{"id":7488,"uris":["http://zotero.org/users/16652950/items/IV3E5B6G"],"itemData":{"id":7488,"type":"article-journal","abstract":"This paper aims to provide a framework for guiding organizations toward Agile practices for project management. Through a case study analysis conducted in an information technology company, the paper aims to explore the interplay between current organization structure and project management approaches, the set of competencies, and the cultural change required for a transition toward Agile transformation. The paper provides a framework comprising four main blocks necessary for guiding organizations toward Agile practices for successful project management. The framework proposed demonstrates that for organizations to be nimble and to improve teamwork performance, it is necessary to undertake a set of changes in culture, competencies, structure, and approaches. The findings highlight the importance of a structured approach to Agile transformation, with particular emphasis on top management support and continuous learning. By formalizing Agile initiatives through structured approaches and continuous engagement, organizations can foster a shared sense of purpose among team members, ensuring sustained commitment and facilitating smoother transitions.","container-title":"Administrative Sciences","DOI":"10.3390/admsci14110301","ISSN":"2076-3387","issue":"11","language":"en","license":"http://creativecommons.org/licenses/by/3.0/","note":"publisher: Multidisciplinary Digital Publishing Institute","page":"301","source":"www.mdpi.com","title":"Framework for Agile Transformation: Guiding Organizations Through Cultural, Structural, and Competency Shifts in Project Management","title-short":"Framework for Agile Transformation","volume":"14","author":[{"family":"Ndou","given":"Valentina"},{"family":"Ingrosso","given":"Alessandro"},{"family":"Di Girolamo","given":"Anna"}],"issued":{"date-parts":[["2024",11]]}}}],"schema":"https://github.com/citation-style-language/schema/raw/master/csl-citation.json"} </w:instrText>
            </w:r>
            <w:r w:rsidR="00E87AD4">
              <w:fldChar w:fldCharType="separate"/>
            </w:r>
            <w:r w:rsidR="00E87AD4" w:rsidRPr="00E87AD4">
              <w:rPr>
                <w:rFonts w:ascii="Calibri" w:hAnsi="Calibri" w:cs="Calibri"/>
              </w:rPr>
              <w:t>[3]</w:t>
            </w:r>
            <w:r w:rsidR="00E87AD4">
              <w:fldChar w:fldCharType="end"/>
            </w:r>
            <w:r>
              <w:t>.</w:t>
            </w:r>
          </w:p>
        </w:tc>
      </w:tr>
      <w:tr w:rsidR="00EE5789" w14:paraId="4DC8DD66"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48F74946" w14:textId="77777777" w:rsidR="00EE5789" w:rsidRDefault="00EE5789">
            <w:r>
              <w:t>Servant Leadership</w:t>
            </w:r>
          </w:p>
        </w:tc>
        <w:tc>
          <w:tcPr>
            <w:tcW w:w="2880" w:type="dxa"/>
            <w:tcBorders>
              <w:top w:val="single" w:sz="4" w:space="0" w:color="auto"/>
              <w:left w:val="nil"/>
              <w:bottom w:val="single" w:sz="4" w:space="0" w:color="auto"/>
              <w:right w:val="single" w:sz="4" w:space="0" w:color="auto"/>
            </w:tcBorders>
            <w:hideMark/>
          </w:tcPr>
          <w:p w14:paraId="51C2E64F" w14:textId="77777777" w:rsidR="00EE5789" w:rsidRDefault="00EE5789">
            <w:r>
              <w:t>Shifting from command-and-control to empowering teams and removing obstacles to foster autonomy.</w:t>
            </w:r>
          </w:p>
        </w:tc>
        <w:tc>
          <w:tcPr>
            <w:tcW w:w="2880" w:type="dxa"/>
            <w:tcBorders>
              <w:top w:val="single" w:sz="4" w:space="0" w:color="auto"/>
              <w:left w:val="nil"/>
              <w:bottom w:val="single" w:sz="4" w:space="0" w:color="auto"/>
              <w:right w:val="single" w:sz="4" w:space="0" w:color="auto"/>
            </w:tcBorders>
            <w:hideMark/>
          </w:tcPr>
          <w:p w14:paraId="3D0A4369" w14:textId="3496F051" w:rsidR="00EE5789" w:rsidRDefault="00EE5789">
            <w:r>
              <w:t>In hybrid settings, empowering team members to self-manage while providing support is crucial for fostering accountability and team ownership</w:t>
            </w:r>
            <w:r w:rsidR="00E87AD4">
              <w:fldChar w:fldCharType="begin"/>
            </w:r>
            <w:r w:rsidR="00E87AD4">
              <w:instrText xml:space="preserve"> ADDIN ZOTERO_ITEM CSL_CITATION {"citationID":"AWVHicPK","properties":{"formattedCitation":"[24]","plainCitation":"[24]","noteIndex":0},"citationItems":[{"id":7544,"uris":["http://zotero.org/users/16652950/items/K5BLLWAA"],"itemData":{"id":7544,"type":"article-journal","abstract":"Background: Servant leadership (SL), characterized by moral behavior and a focus on serving and empowering team members, is particularly relevant in a critical care setting, where a highly pressured environment requires a consistent and empowered team. Psychological safety (PS), a high perception level, and speaking without fear of penalty are highly recommended in critical care areas, including ICUs, CCUs, ERs, burn units, and any other departments that require intensive care for patients to maximize professionalism and improve patient outcomes., \nAim: This study aimed to investigate the relationship between SL and PS as perceived by nurses in critical care areas of Jordanian hospitals., \nMethod: A descriptive, cross-sectional, and correlational design was used. A convenience sample of 207 registered nurses working in inpatient departments and the Hemodialysis Unit across five Jordanian hospitals participated in the study. Data were collected using the SL survey and the PS survey to measure the nurses' perceptions of SL and PS., \nResult: Critical care nurses reported a moderate perception of SL (M = 66.7 out of 108) and PS (M = 90.4 out of 133). A strong, significant, and positive correlation was found between leadership and PS (r = 0.74). Regression results indicated that SL was a significant predictor of PS (β = 0.82, p &lt; 0.001)., \nConclusion: SL is a key factor in healthcare institutions that facilitate PS among critical care nurses.","container-title":"Journal of Nursing Management","DOI":"10.1155/jonm/1028249","ISSN":"0966-0429","journalAbbreviation":"J Nurs Manag","note":"PMID: 40557250\nPMCID: PMC12187444","page":"1028249","source":"PubMed Central","title":"The Role of Servant Leadership in Fostering Psychological Safety Among Nurses in Jordanian Hospitals","volume":"2025","author":[{"family":"Asfour","given":"Luma"},{"family":"Saleh","given":"Ali Moh'd"},{"family":"Abu-Wardeh","given":"Yousef"}],"issued":{"date-parts":[["2025",6,17]]}}}],"schema":"https://github.com/citation-style-language/schema/raw/master/csl-citation.json"} </w:instrText>
            </w:r>
            <w:r w:rsidR="00E87AD4">
              <w:fldChar w:fldCharType="separate"/>
            </w:r>
            <w:r w:rsidR="00E87AD4" w:rsidRPr="00E87AD4">
              <w:rPr>
                <w:rFonts w:ascii="Calibri" w:hAnsi="Calibri" w:cs="Calibri"/>
              </w:rPr>
              <w:t>[24]</w:t>
            </w:r>
            <w:r w:rsidR="00E87AD4">
              <w:fldChar w:fldCharType="end"/>
            </w:r>
            <w:r>
              <w:t>.</w:t>
            </w:r>
          </w:p>
        </w:tc>
      </w:tr>
      <w:tr w:rsidR="00EE5789" w14:paraId="53882FAE"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2DE26C1F" w14:textId="77777777" w:rsidR="00EE5789" w:rsidRDefault="00EE5789">
            <w:r>
              <w:t>Clear Communication</w:t>
            </w:r>
          </w:p>
        </w:tc>
        <w:tc>
          <w:tcPr>
            <w:tcW w:w="2880" w:type="dxa"/>
            <w:tcBorders>
              <w:top w:val="single" w:sz="4" w:space="0" w:color="auto"/>
              <w:left w:val="nil"/>
              <w:bottom w:val="single" w:sz="4" w:space="0" w:color="auto"/>
              <w:right w:val="single" w:sz="4" w:space="0" w:color="auto"/>
            </w:tcBorders>
            <w:hideMark/>
          </w:tcPr>
          <w:p w14:paraId="625AA179" w14:textId="77777777" w:rsidR="00EE5789" w:rsidRDefault="00EE5789">
            <w:r>
              <w:t>Ensuring that all team members, regardless of location, are well-informed and aligned with project goals.</w:t>
            </w:r>
          </w:p>
        </w:tc>
        <w:tc>
          <w:tcPr>
            <w:tcW w:w="2880" w:type="dxa"/>
            <w:tcBorders>
              <w:top w:val="single" w:sz="4" w:space="0" w:color="auto"/>
              <w:left w:val="nil"/>
              <w:bottom w:val="single" w:sz="4" w:space="0" w:color="auto"/>
              <w:right w:val="single" w:sz="4" w:space="0" w:color="auto"/>
            </w:tcBorders>
            <w:hideMark/>
          </w:tcPr>
          <w:p w14:paraId="49F19259" w14:textId="7434870D" w:rsidR="00EE5789" w:rsidRDefault="00EE5789">
            <w:r>
              <w:t xml:space="preserve">In hybrid teams, communication gaps can arise, making it vital for agile leaders to establish consistent, transparent </w:t>
            </w:r>
            <w:r>
              <w:lastRenderedPageBreak/>
              <w:t>communication channels across all team segments</w:t>
            </w:r>
            <w:r w:rsidR="00E87AD4">
              <w:fldChar w:fldCharType="begin"/>
            </w:r>
            <w:r w:rsidR="00E87AD4">
              <w:instrText xml:space="preserve"> ADDIN ZOTERO_ITEM CSL_CITATION {"citationID":"MRmw6bZS","properties":{"formattedCitation":"[19]","plainCitation":"[19]","noteIndex":0},"citationItems":[{"id":7528,"uris":["http://zotero.org/users/16652950/items/XNYVNL43"],"itemData":{"id":7528,"type":"article-journal","abstract":"One of the main factors in the success of projects is communications management and proper and timely distribution of information among all internal and external project stakeholders. Despite of emphasizing on the importance of project communications in the literature, there are few studies identifying factors influencing project communications. This research aims to address this shortcoming by identifying and determining sequences and relationships factors affecting project communications and their clustering. The informed communication strategy allows managers to structure the information flow in a better and more controlled manner and to avoid the costs caused by lack of effective and timely communication. The present study is conducted to help clarify the views of the organization's managers and project managers on project communications, and to identify factors affecting it and how they effectively communicate to successfully accomplish the projects. First a number of factors influencing project communications are identified on the basis of previous studies and interviews with experts and project managers working in oil, gas and power plant construction megaprojects in Iran. Then, these factors are analyzed by using the combination of fuzzy DEMATEL and Interpretive Structural Modeling (ISM) techniques. The relationships and sequence between the indicators are determined so that it can be effective in project communications planning and project success through providing an insight for senior managers and project managers., Project management; Communications management; Fuzzy DEMATEL; Interpretive structural modeling (ISM); MICMAC Analysis; Construction engineering; Human resource management; Industry management; Business management; Behavioral psychology; Business","container-title":"Heliyon","DOI":"10.1016/j.heliyon.2020.e04430","ISSN":"2405-8440","issue":"8","journalAbbreviation":"Heliyon","note":"PMID: 32793821\nPMCID: PMC7408334","page":"e04430","source":"PubMed Central","title":"Analysis of factors affecting project communications with a hybrid DEMATEL-ISM approach (A case study in Iran)","volume":"6","author":[{"family":"Shakeri","given":"Hedieh"},{"family":"Khalilzadeh","given":"Mohammad"}],"issued":{"date-parts":[["2020",8,4]]}}}],"schema":"https://github.com/citation-style-language/schema/raw/master/csl-citation.json"} </w:instrText>
            </w:r>
            <w:r w:rsidR="00E87AD4">
              <w:fldChar w:fldCharType="separate"/>
            </w:r>
            <w:r w:rsidR="00E87AD4" w:rsidRPr="00E87AD4">
              <w:rPr>
                <w:rFonts w:ascii="Calibri" w:hAnsi="Calibri" w:cs="Calibri"/>
              </w:rPr>
              <w:t>[19]</w:t>
            </w:r>
            <w:r w:rsidR="00E87AD4">
              <w:fldChar w:fldCharType="end"/>
            </w:r>
            <w:r>
              <w:t>.</w:t>
            </w:r>
          </w:p>
        </w:tc>
      </w:tr>
      <w:tr w:rsidR="00EE5789" w14:paraId="7D7DB8F5"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2A9A0DC3" w14:textId="77777777" w:rsidR="00EE5789" w:rsidRDefault="00EE5789">
            <w:r>
              <w:lastRenderedPageBreak/>
              <w:t>Stakeholder Management</w:t>
            </w:r>
          </w:p>
        </w:tc>
        <w:tc>
          <w:tcPr>
            <w:tcW w:w="2880" w:type="dxa"/>
            <w:tcBorders>
              <w:top w:val="single" w:sz="4" w:space="0" w:color="auto"/>
              <w:left w:val="nil"/>
              <w:bottom w:val="single" w:sz="4" w:space="0" w:color="auto"/>
              <w:right w:val="single" w:sz="4" w:space="0" w:color="auto"/>
            </w:tcBorders>
            <w:hideMark/>
          </w:tcPr>
          <w:p w14:paraId="730ECCBA" w14:textId="77777777" w:rsidR="00EE5789" w:rsidRDefault="00EE5789">
            <w:r>
              <w:t>Managing expectations, feedback, and communication with both remote and on-site stakeholders.</w:t>
            </w:r>
          </w:p>
        </w:tc>
        <w:tc>
          <w:tcPr>
            <w:tcW w:w="2880" w:type="dxa"/>
            <w:tcBorders>
              <w:top w:val="single" w:sz="4" w:space="0" w:color="auto"/>
              <w:left w:val="nil"/>
              <w:bottom w:val="single" w:sz="4" w:space="0" w:color="auto"/>
              <w:right w:val="single" w:sz="4" w:space="0" w:color="auto"/>
            </w:tcBorders>
            <w:hideMark/>
          </w:tcPr>
          <w:p w14:paraId="19D0E213" w14:textId="688A2B11" w:rsidR="00EE5789" w:rsidRDefault="00EE5789">
            <w:r>
              <w:t>Crucial for ensuring that all stakeholders, both in-office and remote, remain aligned and informed throughout the project lifecycle</w:t>
            </w:r>
            <w:r w:rsidR="00E87AD4">
              <w:fldChar w:fldCharType="begin"/>
            </w:r>
            <w:r w:rsidR="00E87AD4">
              <w:instrText xml:space="preserve"> ADDIN ZOTERO_ITEM CSL_CITATION {"citationID":"MclWCJBP","properties":{"formattedCitation":"[25]","plainCitation":"[25]","noteIndex":0},"citationItems":[{"id":7547,"uris":["http://zotero.org/users/16652950/items/5CZ28KMP"],"itemData":{"id":7547,"type":"article-journal","abstract":"Today, the world is experiencing a major cycle of investment in infrastructure, which is essential for the development and prosperity of countries and societies. Management failures in infrastructure projects are widely known, and some of them involve the weak engagement of project stakeholders. The importance of stakeholder involvement as a key factor in the success of infrastructure projects is widely recognized. However, the literature provides few answers to the question of how this process manifests itself in projects. Some scholars have concluded that it is a complex and under-researched management process. The research questions aim to find out how practitioners perceive stakeholder engagement, who conducts activities and processes related to stakeholder engagement and in what ways, what organizational aspects influence the process, and how success is achieved in infrastructure projects. Initially, eight experienced experts involved in a whole range of (complex) infrastructure projects were interviewed, and later, four additional interviews were conducted for verification purposes. During the interviews, all aspects of stakeholder engagement were discussed in detail and a thematic analysis was conducted. Based on the analysis, success and failure factors related to the stakeholder engagement process were defined. As a result, a framework model for stakeholder engagement and infrastructure project success is presented based on three levels of management and three levels of project success.","container-title":"Buildings","DOI":"10.3390/buildings13071785","ISSN":"2075-5309","issue":"7","language":"en","license":"http://creativecommons.org/licenses/by/3.0/","note":"publisher: Multidisciplinary Digital Publishing Institute","page":"1785","source":"www.mdpi.com","title":"Exploring Stakeholder Engagement Process as the Success Factor for Infrastructure Projects","volume":"13","author":[{"family":"Prebanić","given":"Kristijan Robert"},{"family":"Vukomanović","given":"Mladen"}],"issued":{"date-parts":[["2023",7]]}}}],"schema":"https://github.com/citation-style-language/schema/raw/master/csl-citation.json"} </w:instrText>
            </w:r>
            <w:r w:rsidR="00E87AD4">
              <w:fldChar w:fldCharType="separate"/>
            </w:r>
            <w:r w:rsidR="00E87AD4" w:rsidRPr="00E87AD4">
              <w:rPr>
                <w:rFonts w:ascii="Calibri" w:hAnsi="Calibri" w:cs="Calibri"/>
              </w:rPr>
              <w:t>[25]</w:t>
            </w:r>
            <w:r w:rsidR="00E87AD4">
              <w:fldChar w:fldCharType="end"/>
            </w:r>
            <w:r>
              <w:t>.</w:t>
            </w:r>
          </w:p>
        </w:tc>
      </w:tr>
      <w:tr w:rsidR="00EE5789" w14:paraId="7ED7A254"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5B2D88D6" w14:textId="77777777" w:rsidR="00EE5789" w:rsidRDefault="00EE5789">
            <w:r>
              <w:t>Conflict Resolution</w:t>
            </w:r>
          </w:p>
        </w:tc>
        <w:tc>
          <w:tcPr>
            <w:tcW w:w="2880" w:type="dxa"/>
            <w:tcBorders>
              <w:top w:val="single" w:sz="4" w:space="0" w:color="auto"/>
              <w:left w:val="nil"/>
              <w:bottom w:val="single" w:sz="4" w:space="0" w:color="auto"/>
              <w:right w:val="single" w:sz="4" w:space="0" w:color="auto"/>
            </w:tcBorders>
            <w:hideMark/>
          </w:tcPr>
          <w:p w14:paraId="7CE76111" w14:textId="77777777" w:rsidR="00EE5789" w:rsidRDefault="00EE5789">
            <w:r>
              <w:t>Addressing and resolving disputes or disagreements within the team.</w:t>
            </w:r>
          </w:p>
        </w:tc>
        <w:tc>
          <w:tcPr>
            <w:tcW w:w="2880" w:type="dxa"/>
            <w:tcBorders>
              <w:top w:val="single" w:sz="4" w:space="0" w:color="auto"/>
              <w:left w:val="nil"/>
              <w:bottom w:val="single" w:sz="4" w:space="0" w:color="auto"/>
              <w:right w:val="single" w:sz="4" w:space="0" w:color="auto"/>
            </w:tcBorders>
            <w:hideMark/>
          </w:tcPr>
          <w:p w14:paraId="5383B585" w14:textId="494C793B" w:rsidR="00EE5789" w:rsidRDefault="00EE5789">
            <w:r>
              <w:t>Hybrid teams may experience tension or misalignment due to distance, so effective conflict resolution ensures that teams remain focused and collaborative</w:t>
            </w:r>
            <w:r w:rsidR="00E87AD4">
              <w:fldChar w:fldCharType="begin"/>
            </w:r>
            <w:r w:rsidR="00E87AD4">
              <w:instrText xml:space="preserve"> ADDIN ZOTERO_ITEM CSL_CITATION {"citationID":"6K2IJnAM","properties":{"formattedCitation":"[26]","plainCitation":"[26]","noteIndex":0},"citationItems":[{"id":7549,"uris":["http://zotero.org/users/16652950/items/V3NGUHAE"],"itemData":{"id":7549,"type":"article-journal","abstract":"This study implements a conflict management training approach guided by principles of transformative learning and conflict management practice simulated via an LLM. Transformative learning is more effective when learners are engaged mentally and behaviorally in learning experiences. Correspondingly, the conflict management training approach involved a three-step procedure consisting of a learning phase, a practice phase enabled by an LLM, and a reflection phase. Fifty-six students enrolled in a systems development course were exposed to the transformative learning approach to conflict management so they would be better prepared to address any potential conflicts within their teams as they approached a semester-long software development project. The study investigated the following: (1) How did the training and practice affect students’ level of confidence in addressing conflict? (2) Which conflict management styles did students use in the simulated practice? (3) Which strategies did students employ when engaging with the simulated conflict? The findings indicate that: (1) 65% of the students significantly increased in confidence in managing conflict by demonstrating collaborative, compromising, and accommodative approaches; (2) 26% of the students slightly increased in confidence by implementing collaborative and accommodative approaches; and (3) 9% of the students did not increase in confidence, as they were already confident in applying collaborative approaches. The three most frequently used strategies for managing conflict were identifying the root cause of the problem, actively listening, and being specific and objective in explaining their concerns.","container-title":"Future Internet","DOI":"10.3390/fi16050177","ISSN":"1999-5903","issue":"5","language":"en","license":"http://creativecommons.org/licenses/by/3.0/","note":"publisher: Multidisciplinary Digital Publishing Institute","page":"177","source":"www.mdpi.com","title":"Teamwork Conflict Management Training and Conflict Resolution Practice via Large Language Models","volume":"16","author":[{"family":"Aggrawal","given":"Sakhi"},{"family":"Magana","given":"Alejandra J."}],"issued":{"date-parts":[["2024",5]]}}}],"schema":"https://github.com/citation-style-language/schema/raw/master/csl-citation.json"} </w:instrText>
            </w:r>
            <w:r w:rsidR="00E87AD4">
              <w:fldChar w:fldCharType="separate"/>
            </w:r>
            <w:r w:rsidR="00E87AD4" w:rsidRPr="00E87AD4">
              <w:rPr>
                <w:rFonts w:ascii="Calibri" w:hAnsi="Calibri" w:cs="Calibri"/>
              </w:rPr>
              <w:t>[26]</w:t>
            </w:r>
            <w:r w:rsidR="00E87AD4">
              <w:fldChar w:fldCharType="end"/>
            </w:r>
            <w:r>
              <w:t>.</w:t>
            </w:r>
          </w:p>
        </w:tc>
      </w:tr>
      <w:tr w:rsidR="00EE5789" w14:paraId="6F21E01E"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317B69C0" w14:textId="77777777" w:rsidR="00EE5789" w:rsidRDefault="00EE5789">
            <w:r>
              <w:t>Outcome-Based Performance</w:t>
            </w:r>
          </w:p>
        </w:tc>
        <w:tc>
          <w:tcPr>
            <w:tcW w:w="2880" w:type="dxa"/>
            <w:tcBorders>
              <w:top w:val="single" w:sz="4" w:space="0" w:color="auto"/>
              <w:left w:val="nil"/>
              <w:bottom w:val="single" w:sz="4" w:space="0" w:color="auto"/>
              <w:right w:val="single" w:sz="4" w:space="0" w:color="auto"/>
            </w:tcBorders>
            <w:hideMark/>
          </w:tcPr>
          <w:p w14:paraId="6694C0B1" w14:textId="77777777" w:rsidR="00EE5789" w:rsidRDefault="00EE5789">
            <w:r>
              <w:t>Focusing on deliverables and project outcomes rather than hours worked or physical presence.</w:t>
            </w:r>
          </w:p>
        </w:tc>
        <w:tc>
          <w:tcPr>
            <w:tcW w:w="2880" w:type="dxa"/>
            <w:tcBorders>
              <w:top w:val="single" w:sz="4" w:space="0" w:color="auto"/>
              <w:left w:val="nil"/>
              <w:bottom w:val="single" w:sz="4" w:space="0" w:color="auto"/>
              <w:right w:val="single" w:sz="4" w:space="0" w:color="auto"/>
            </w:tcBorders>
            <w:hideMark/>
          </w:tcPr>
          <w:p w14:paraId="73B12D40" w14:textId="08F714B1" w:rsidR="00EE5789" w:rsidRDefault="00EE5789">
            <w:r>
              <w:t>In hybrid settings, performance is measured by results, not time spent in the office, so agile project managers must emphasize results over traditional time-based metrics</w:t>
            </w:r>
            <w:r w:rsidR="00E87AD4">
              <w:fldChar w:fldCharType="begin"/>
            </w:r>
            <w:r w:rsidR="00E87AD4">
              <w:instrText xml:space="preserve"> ADDIN ZOTERO_ITEM CSL_CITATION {"citationID":"qm34Rp4Q","properties":{"formattedCitation":"[27]","plainCitation":"[27]","noteIndex":0},"citationItems":[{"id":6368,"uris":["http://zotero.org/users/16652950/items/A28XQGAC"],"itemData":{"id":6368,"type":"article-journal","abstract":"The construction industry is among the most resource-intensive sectors globally, contributing approximately 39% of total carbon dioxide emissions. Retrofitting existing structures has emerged as a crucial pathway toward achieving sustainability goals. Integrating Circular Economy (CE) principles—such as material reuse, lifecycle assessment, and closed-loop design—into retrofit strategies can significantly enhance resource efficiency and environmental performance. Despite growing interest, the global application of CE in retrofitting remains inconsistent and underdeveloped across regions. This study presents a structured synthesis of global practices at the intersection of CE and sustainable retrofit strategies within construction engineering and project management. A systematic literature review was conducted using the PRISMA methodology across major academic databases, yielding 44 relevant studies and empirical case examples published between 2010 and 2024. Thematic coding was applied based on three dimensions: circularity potential, retrofit performance, and stakeholder engagement. Findings indicate that CE-informed retrofitting is gaining momentum, particularly through approaches such as modular construction, adaptive reuse, and material recovery. Enabling technologies like Building Information Modelling (BIM), digital twins, and lifecycle assessment tools, along with supportive governance frameworks, are identified as key enablers. However, challenges such as limited CE expertise, high upfront costs, inconsistent policy implementation, and inadequate secondary material databases continue to hinder widespread adoption. Regional comparisons reveal leadership in Europe and parts of Asia, while emerging innovations are observed in select Global South contexts. The study concludes that effective CE-based retrofitting requires the convergence of integrated project management, enabling technologies, and harmonized regulatory mechanisms. Future research should focus on developing standardized frameworks, quantifiable impact evaluation models, and comparative cross-regional analyses to accelerate global adoption.","container-title":"Journal of Management, and Development Research","DOI":"10.69739/jmdr.v2i2.811","ISSN":"3079-2568","issue":"2","language":"en","license":"Copyright (c) 2025 Hafeez Olayiwola Oyebamiji, Adeleye Yusuff Adewuyi, Abubakar Halidu, Brenda Togo, Yinka Tosin Alebiosu, Mesach Olamide Atilola, Eric Iyere Eromosele, Aliu Afeez Atanda (Author)","page":"10-18","source":"journals.stecab.com","title":"Integrating Circular Economy in Retrofit: Global Practices in Sustainable Construction","title-short":"Integrating Circular Economy in Retrofit","volume":"2","author":[{"family":"Oyebamiji","given":"Hafeez Olayiwola"},{"family":"Adewuyi","given":"Adeleye Yusuff"},{"family":"Halidu","given":"Abubakar"},{"family":"Togo","given":"Brenda"},{"family":"Alebiosu","given":"Yinka Tosin"},{"family":"Atilola","given":"Mesach Olamide"},{"family":"Eromosele","given":"Eric Iyere"},{"family":"Atanda","given":"Aliu Afeez"}],"issued":{"date-parts":[["2025",12,31]]}}}],"schema":"https://github.com/citation-style-language/schema/raw/master/csl-citation.json"} </w:instrText>
            </w:r>
            <w:r w:rsidR="00E87AD4">
              <w:fldChar w:fldCharType="separate"/>
            </w:r>
            <w:r w:rsidR="00E87AD4" w:rsidRPr="00E87AD4">
              <w:rPr>
                <w:rFonts w:ascii="Calibri" w:hAnsi="Calibri" w:cs="Calibri"/>
              </w:rPr>
              <w:t>[27]</w:t>
            </w:r>
            <w:r w:rsidR="00E87AD4">
              <w:fldChar w:fldCharType="end"/>
            </w:r>
            <w:r>
              <w:t>.</w:t>
            </w:r>
          </w:p>
        </w:tc>
      </w:tr>
      <w:tr w:rsidR="00EE5789" w14:paraId="77E3A884" w14:textId="77777777" w:rsidTr="00EE5789">
        <w:tc>
          <w:tcPr>
            <w:tcW w:w="2880" w:type="dxa"/>
            <w:tcBorders>
              <w:top w:val="single" w:sz="4" w:space="0" w:color="auto"/>
              <w:left w:val="single" w:sz="4" w:space="0" w:color="auto"/>
              <w:bottom w:val="single" w:sz="4" w:space="0" w:color="auto"/>
              <w:right w:val="single" w:sz="4" w:space="0" w:color="auto"/>
            </w:tcBorders>
            <w:hideMark/>
          </w:tcPr>
          <w:p w14:paraId="019FC016" w14:textId="77777777" w:rsidR="00EE5789" w:rsidRDefault="00EE5789">
            <w:r>
              <w:t>Continuous Learning</w:t>
            </w:r>
          </w:p>
        </w:tc>
        <w:tc>
          <w:tcPr>
            <w:tcW w:w="2880" w:type="dxa"/>
            <w:tcBorders>
              <w:top w:val="single" w:sz="4" w:space="0" w:color="auto"/>
              <w:left w:val="nil"/>
              <w:bottom w:val="single" w:sz="4" w:space="0" w:color="auto"/>
              <w:right w:val="single" w:sz="4" w:space="0" w:color="auto"/>
            </w:tcBorders>
            <w:hideMark/>
          </w:tcPr>
          <w:p w14:paraId="6898AFBB" w14:textId="77777777" w:rsidR="00EE5789" w:rsidRDefault="00EE5789">
            <w:r>
              <w:t>Ongoing development of both the project manager and team to stay current with agile practices and tools.</w:t>
            </w:r>
          </w:p>
        </w:tc>
        <w:tc>
          <w:tcPr>
            <w:tcW w:w="2880" w:type="dxa"/>
            <w:tcBorders>
              <w:top w:val="single" w:sz="4" w:space="0" w:color="auto"/>
              <w:left w:val="nil"/>
              <w:bottom w:val="single" w:sz="4" w:space="0" w:color="auto"/>
              <w:right w:val="single" w:sz="4" w:space="0" w:color="auto"/>
            </w:tcBorders>
            <w:hideMark/>
          </w:tcPr>
          <w:p w14:paraId="449A8B6D" w14:textId="5BE4E6B3" w:rsidR="00EE5789" w:rsidRDefault="00EE5789">
            <w:r>
              <w:t>Essential in fast-paced, hybrid environments to ensure teams are equipped to handle emerging challenges and stay ahead in their use of digital tools and agile techniques</w:t>
            </w:r>
            <w:r w:rsidR="00E87AD4">
              <w:fldChar w:fldCharType="begin"/>
            </w:r>
            <w:r w:rsidR="00E87AD4">
              <w:instrText xml:space="preserve"> ADDIN ZOTERO_ITEM CSL_CITATION {"citationID":"CZzHwv3P","properties":{"formattedCitation":"[21]","plainCitation":"[21]","noteIndex":0},"citationItems":[{"id":7534,"uris":["http://zotero.org/users/16652950/items/QLGRVEZJ"],"itemData":{"id":7534,"type":"article-journal","abstract":"Managing data related to a software product and its development poses significant challenges for software projects and agile development teams. These include integrating data from diverse sources and ensuring data quality amidst continuous change and adaptation.","container-title":"Empirical Software Engineering","DOI":"10.1007/s10664-025-10630-4","ISSN":"1573-7616","issue":"3","journalAbbreviation":"Empir Software Eng","language":"en","page":"77","source":"Springer Link","title":"Exploring data management challenges and solutions in agile software development: a literature review and practitioner survey","title-short":"Exploring data management challenges and solutions in agile software development","volume":"30","author":[{"family":"Fawzy","given":"Ahmed"},{"family":"Tahir","given":"Amjed"},{"family":"Galster","given":"Matthias"},{"family":"Liang","given":"Peng"}],"issued":{"date-parts":[["2025",3,5]]}}}],"schema":"https://github.com/citation-style-language/schema/raw/master/csl-citation.json"} </w:instrText>
            </w:r>
            <w:r w:rsidR="00E87AD4">
              <w:fldChar w:fldCharType="separate"/>
            </w:r>
            <w:r w:rsidR="00E87AD4" w:rsidRPr="00E87AD4">
              <w:rPr>
                <w:rFonts w:ascii="Calibri" w:hAnsi="Calibri" w:cs="Calibri"/>
              </w:rPr>
              <w:t>[21]</w:t>
            </w:r>
            <w:r w:rsidR="00E87AD4">
              <w:fldChar w:fldCharType="end"/>
            </w:r>
            <w:r>
              <w:t>.</w:t>
            </w:r>
          </w:p>
        </w:tc>
      </w:tr>
    </w:tbl>
    <w:p w14:paraId="641CB4B7" w14:textId="77777777" w:rsidR="00EE5789" w:rsidRDefault="00EE5789" w:rsidP="004920DE">
      <w:pPr>
        <w:pStyle w:val="NormalWeb"/>
      </w:pPr>
    </w:p>
    <w:p w14:paraId="25C21232" w14:textId="77777777" w:rsidR="004920DE" w:rsidRDefault="004920DE" w:rsidP="004920DE">
      <w:pPr>
        <w:pStyle w:val="Heading3"/>
      </w:pPr>
      <w:r>
        <w:rPr>
          <w:rStyle w:val="Strong"/>
          <w:b/>
          <w:bCs/>
        </w:rPr>
        <w:t>5. Tools and Practices for Agile Leadership in Hybrid Environments</w:t>
      </w:r>
    </w:p>
    <w:p w14:paraId="2140DF4F" w14:textId="77777777" w:rsidR="004920DE" w:rsidRDefault="004920DE" w:rsidP="004920DE">
      <w:pPr>
        <w:pStyle w:val="Heading4"/>
      </w:pPr>
      <w:r>
        <w:rPr>
          <w:rStyle w:val="Strong"/>
          <w:b/>
          <w:bCs/>
        </w:rPr>
        <w:t>Digital Tools for Agile Project Management</w:t>
      </w:r>
    </w:p>
    <w:p w14:paraId="50C396B1" w14:textId="77777777" w:rsidR="004920DE" w:rsidRDefault="004920DE" w:rsidP="004920DE">
      <w:pPr>
        <w:pStyle w:val="NormalWeb"/>
      </w:pPr>
      <w:r>
        <w:t>In hybrid environments, leveraging the right digital tools is essential to ensure smooth project management, effective collaboration, and communication. Agile project managers must be proficient in using tools that enable real-time collaboration, tracking progress, and facilitating seamless communication across both remote and in-office teams.</w:t>
      </w:r>
    </w:p>
    <w:p w14:paraId="7A78D898" w14:textId="724D1654" w:rsidR="004920DE" w:rsidRPr="00EE1301" w:rsidRDefault="004920DE" w:rsidP="00EE1301">
      <w:pPr>
        <w:pStyle w:val="ListParagraph"/>
        <w:numPr>
          <w:ilvl w:val="0"/>
          <w:numId w:val="10"/>
        </w:numPr>
        <w:rPr>
          <w:rFonts w:ascii="Times New Roman" w:eastAsia="Times New Roman" w:hAnsi="Times New Roman" w:cs="Times New Roman"/>
          <w:sz w:val="24"/>
          <w:szCs w:val="24"/>
        </w:rPr>
      </w:pPr>
      <w:r>
        <w:rPr>
          <w:rStyle w:val="Strong"/>
        </w:rPr>
        <w:t>Collaboration Tools (e.g., Jira, Trello, Asana)</w:t>
      </w:r>
      <w:r>
        <w:br/>
      </w:r>
      <w:r w:rsidR="00EE1301" w:rsidRPr="00EE1301">
        <w:rPr>
          <w:rFonts w:ascii="Times New Roman" w:eastAsia="Times New Roman" w:hAnsi="Times New Roman" w:cs="Times New Roman"/>
          <w:sz w:val="24"/>
          <w:szCs w:val="24"/>
        </w:rPr>
        <w:t xml:space="preserve">Hybrid teams need Jira, Trello, and Asana for agile project management. These technologies help teams organize, prioritize, and track progress in real time, regardless of </w:t>
      </w:r>
      <w:r w:rsidR="00EE1301" w:rsidRPr="00EE1301">
        <w:rPr>
          <w:rFonts w:ascii="Times New Roman" w:eastAsia="Times New Roman" w:hAnsi="Times New Roman" w:cs="Times New Roman"/>
          <w:sz w:val="24"/>
          <w:szCs w:val="24"/>
        </w:rPr>
        <w:lastRenderedPageBreak/>
        <w:t xml:space="preserve">location. Agile teams use Jira to split tasks into user stories, track sprints, and monitor backlogs. Trello and Asana offer visual task boards to track tasks and statuses, which is excellent for geographically dispersed teams. In hybrid workplaces where teams may not meet </w:t>
      </w:r>
      <w:proofErr w:type="spellStart"/>
      <w:r w:rsidR="00EE1301" w:rsidRPr="00EE1301">
        <w:rPr>
          <w:rFonts w:ascii="Times New Roman" w:eastAsia="Times New Roman" w:hAnsi="Times New Roman" w:cs="Times New Roman"/>
          <w:sz w:val="24"/>
          <w:szCs w:val="24"/>
        </w:rPr>
        <w:t>everyday</w:t>
      </w:r>
      <w:proofErr w:type="spellEnd"/>
      <w:r w:rsidR="00EE1301" w:rsidRPr="00EE1301">
        <w:rPr>
          <w:rFonts w:ascii="Times New Roman" w:eastAsia="Times New Roman" w:hAnsi="Times New Roman" w:cs="Times New Roman"/>
          <w:sz w:val="24"/>
          <w:szCs w:val="24"/>
        </w:rPr>
        <w:t>, these technologies enable project progress visibility.</w:t>
      </w:r>
    </w:p>
    <w:p w14:paraId="091A2653" w14:textId="0C97B0A5" w:rsidR="004920DE" w:rsidRPr="00EE1301" w:rsidRDefault="004920DE" w:rsidP="00EE1301">
      <w:pPr>
        <w:pStyle w:val="ListParagraph"/>
        <w:numPr>
          <w:ilvl w:val="0"/>
          <w:numId w:val="10"/>
        </w:numPr>
        <w:rPr>
          <w:rFonts w:ascii="Times New Roman" w:eastAsia="Times New Roman" w:hAnsi="Times New Roman" w:cs="Times New Roman"/>
          <w:sz w:val="24"/>
          <w:szCs w:val="24"/>
        </w:rPr>
      </w:pPr>
      <w:r>
        <w:rPr>
          <w:rStyle w:val="Strong"/>
        </w:rPr>
        <w:t>Communication Platforms (e.g., Slack, Microsoft Teams)</w:t>
      </w:r>
      <w:r>
        <w:br/>
      </w:r>
      <w:r w:rsidR="00EE1301" w:rsidRPr="00EE1301">
        <w:rPr>
          <w:rFonts w:ascii="Times New Roman" w:eastAsia="Times New Roman" w:hAnsi="Times New Roman" w:cs="Times New Roman"/>
          <w:sz w:val="24"/>
          <w:szCs w:val="24"/>
        </w:rPr>
        <w:t>Effective communication is a major hybrid environment difficulty. Slack and Microsoft Teams are vital for team communication and collaboration. Real-time messaging, video conferencing, and file sharing allow teams to connect instantly, regardless of location. Slack channels help teams focus on certain subjects, projects, or divisions. Microsoft Teams integrates effectively with other Microsoft technologies and enables smooth video conferencing, making it useful for hybrid team synchronous and asynchronous collaboration. Agile projects that require regular feedback loops need these communication tools for speedy decision-making, community building, and continuous participation</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FHoxBaHA","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13]</w:t>
      </w:r>
      <w:r w:rsidR="00E87AD4">
        <w:rPr>
          <w:rFonts w:ascii="Times New Roman" w:eastAsia="Times New Roman" w:hAnsi="Times New Roman" w:cs="Times New Roman"/>
          <w:sz w:val="24"/>
          <w:szCs w:val="24"/>
        </w:rPr>
        <w:fldChar w:fldCharType="end"/>
      </w:r>
      <w:r w:rsidR="00EE1301" w:rsidRPr="00EE1301">
        <w:rPr>
          <w:rFonts w:ascii="Times New Roman" w:eastAsia="Times New Roman" w:hAnsi="Times New Roman" w:cs="Times New Roman"/>
          <w:sz w:val="24"/>
          <w:szCs w:val="24"/>
        </w:rPr>
        <w:t>.</w:t>
      </w:r>
    </w:p>
    <w:p w14:paraId="4B3CEF3B" w14:textId="77777777" w:rsidR="004920DE" w:rsidRDefault="004920DE" w:rsidP="004920DE">
      <w:pPr>
        <w:pStyle w:val="Heading4"/>
      </w:pPr>
      <w:r>
        <w:rPr>
          <w:rStyle w:val="Strong"/>
          <w:b/>
          <w:bCs/>
        </w:rPr>
        <w:t>Agile Practices for Hybrid Teams</w:t>
      </w:r>
    </w:p>
    <w:p w14:paraId="7BB2834C" w14:textId="77777777" w:rsidR="004920DE" w:rsidRDefault="004920DE" w:rsidP="004920DE">
      <w:pPr>
        <w:pStyle w:val="NormalWeb"/>
      </w:pPr>
      <w:r>
        <w:t>Adapting agile practices for hybrid teams requires modifications to standard agile frameworks to account for the distributed nature of team members. However, the core principles of agile, such as iterative progress, flexibility, and customer feedback, remain central to managing hybrid projects.</w:t>
      </w:r>
    </w:p>
    <w:p w14:paraId="36E01571" w14:textId="28BB38CE" w:rsidR="00EE1301" w:rsidRPr="00EE1301" w:rsidRDefault="00EE1301" w:rsidP="00EE1301">
      <w:pPr>
        <w:pStyle w:val="ListParagraph"/>
        <w:numPr>
          <w:ilvl w:val="0"/>
          <w:numId w:val="11"/>
        </w:num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Adapting Scrum, Kanban, and Other Frameworks for Hybrid Settings </w:t>
      </w:r>
      <w:r w:rsidRPr="00EE1301">
        <w:rPr>
          <w:rFonts w:ascii="Times New Roman" w:eastAsia="Times New Roman" w:hAnsi="Times New Roman" w:cs="Times New Roman"/>
          <w:sz w:val="24"/>
          <w:szCs w:val="24"/>
        </w:rPr>
        <w:br/>
        <w:t>The popular agile frameworks Scrum and Kanban can be deployed in hybrid contexts with few modifications. Scrum teams work in sprints, brief, time-boxed periods to fulfill tasks or goals. Video conferencing and collaboration solutions enable hybrid teams to do sprint planning meetings, daily standups, sprint reviews, and retrospectives. Trello or Jira can be used to see work in progress and keep team members aligned despite working remotely. The Kanban paradigm emphasizes continuous flow rather than time-bound sprints</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3e9dyBVt","properties":{"formattedCitation":"[18]","plainCitation":"[18]","noteIndex":0},"citationItems":[{"id":7525,"uris":["http://zotero.org/users/16652950/items/EK8CCW5C"],"itemData":{"id":7525,"type":"article-journal","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container-title":"Heliyon","DOI":"10.1016/j.heliyon.2019.e01447","ISSN":"2405-8440","issue":"3","journalAbbreviation":"Heliyon","page":"e01447","source":"ScienceDirect","title":"Adapting the scrum framework for agile project management in science: case study of a distributed research initiative","title-short":"Adapting the scrum framework for agile project management in science","volume":"5","author":[{"family":"Hidalgo","given":"Enric Senabre"}],"issued":{"date-parts":[["2019",3,1]]}}}],"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18]</w:t>
      </w:r>
      <w:r w:rsidR="00E87AD4">
        <w:rPr>
          <w:rFonts w:ascii="Times New Roman" w:eastAsia="Times New Roman" w:hAnsi="Times New Roman" w:cs="Times New Roman"/>
          <w:sz w:val="24"/>
          <w:szCs w:val="24"/>
        </w:rPr>
        <w:fldChar w:fldCharType="end"/>
      </w:r>
      <w:r w:rsidRPr="00EE1301">
        <w:rPr>
          <w:rFonts w:ascii="Times New Roman" w:eastAsia="Times New Roman" w:hAnsi="Times New Roman" w:cs="Times New Roman"/>
          <w:sz w:val="24"/>
          <w:szCs w:val="24"/>
        </w:rPr>
        <w:t>.</w:t>
      </w:r>
      <w:r w:rsidRPr="00EE1301">
        <w:rPr>
          <w:rFonts w:ascii="Times New Roman" w:eastAsia="Times New Roman" w:hAnsi="Times New Roman" w:cs="Times New Roman"/>
          <w:sz w:val="24"/>
          <w:szCs w:val="24"/>
        </w:rPr>
        <w:br/>
        <w:t>Agile teams may deliver value iteratively regardless of location by using these frameworks. These frameworks streamline work, enabling speedier decision-making and high-quality product delivery.</w:t>
      </w:r>
    </w:p>
    <w:p w14:paraId="251EDCD4" w14:textId="7BE4A48C" w:rsidR="00EE1301" w:rsidRPr="00EE1301" w:rsidRDefault="00EE1301" w:rsidP="00EE1301">
      <w:pPr>
        <w:pStyle w:val="ListParagraph"/>
        <w:numPr>
          <w:ilvl w:val="0"/>
          <w:numId w:val="11"/>
        </w:num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 Regular Sprint Reviews, Retrospectives, and Check-ins for Team Cohesion </w:t>
      </w:r>
      <w:r w:rsidRPr="00EE1301">
        <w:rPr>
          <w:rFonts w:ascii="Times New Roman" w:eastAsia="Times New Roman" w:hAnsi="Times New Roman" w:cs="Times New Roman"/>
          <w:sz w:val="24"/>
          <w:szCs w:val="24"/>
        </w:rPr>
        <w:br/>
        <w:t>Team cohesion and continual improvement require sprint reviews and retrospectives. All team members must participate in these virtual practices in hybrid teams. Sprint reviews and retrospectives allow teams to share work and get feedback on what worked and what didn't and how to improve processes. These meetings foster a transparent, feedback-friendly atmosphere. Regular check-ins also help teams stay aligned, resolve challenges, and change strategy to meet project goals. These habits are vital in mixed contexts with limited informal, face-to-face interactions</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kk9LaWBU","properties":{"formattedCitation":"[28]","plainCitation":"[28]","noteIndex":0},"citationItems":[{"id":7551,"uris":["http://zotero.org/users/16652950/items/Q5BQXWCE"],"itemData":{"id":7551,"type":"article-journal","abstract":"Context\nSeveral studies contribute with valuable insights into agile teamwork performance. Currently, Scrum is dominating the industrial agile software development practices. Yet, there is a lack of studies that directly explores the role of team maturity and key components of the Scrum framework on being successful at Scrum.\nObjective\nWe investigate the impact of team maturity and four categories of the Scrum framework (team composition, Scrum values, Scrum roles, and Scrum events) on the perception of being successful at Scrum. Hence, we uncover and provide deeper insights into the characteristics and practices of what makes a team successful at Scrum.\nMethod\nWe carry out a large-scale and cross-sectional survey. We conduct Pearson's chi-square test of independence and logistic regression analysis for team maturity and the remaining variables on being successful.\nResults\nAfter surveying 182 Scrum team members, the results show that being successful at Scrum depends on the team maturity level. Team composition variables (fully allocated, low turnover rates, required skills and expertise, and self-management) and directing work in accordance with Scrum values (openness and courage) have an impact. All three Scrum roles are important. Particularly impactful are the developers’ ability to adapt their plans, the product owners’ mandate to prioritize, and the Scrum masters’ ability to ensure that all events take place. Following all Scrum events has an effect on the perception of being successful at Scrum.\nConclusion\nThis work constitutes a valuable contribution to agile practitioners and organizations who are already involved in agile development or plan to pursue agility. Organizations can influence Scrum teams’ journey towards becoming successful at Scrum by ensuring the stability required to allow team maturation and decision-making relevant to team composition variables. This work also provides reflections that are useful for Scrum teams’ practices and internal dynamics related to values, roles, and events.","container-title":"Information and Software Technology","DOI":"10.1016/j.infsof.2022.107079","ISSN":"0950-5849","journalAbbreviation":"Information and Software Technology","page":"107079","source":"ScienceDirect","title":"Mastering scrum with a focus on team maturity and key components of scrum","volume":"153","author":[{"family":"Kadenic","given":"Maja Due"},{"family":"Koumaditis","given":"Konstantinos"},{"family":"Junker-Jensen","given":"Louis"}],"issued":{"date-parts":[["2023",1,1]]}}}],"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28]</w:t>
      </w:r>
      <w:r w:rsidR="00E87AD4">
        <w:rPr>
          <w:rFonts w:ascii="Times New Roman" w:eastAsia="Times New Roman" w:hAnsi="Times New Roman" w:cs="Times New Roman"/>
          <w:sz w:val="24"/>
          <w:szCs w:val="24"/>
        </w:rPr>
        <w:fldChar w:fldCharType="end"/>
      </w:r>
      <w:r w:rsidRPr="00EE1301">
        <w:rPr>
          <w:rFonts w:ascii="Times New Roman" w:eastAsia="Times New Roman" w:hAnsi="Times New Roman" w:cs="Times New Roman"/>
          <w:sz w:val="24"/>
          <w:szCs w:val="24"/>
        </w:rPr>
        <w:t>.</w:t>
      </w:r>
    </w:p>
    <w:p w14:paraId="4425EFF1" w14:textId="4EDCB48B" w:rsidR="004920DE" w:rsidRPr="00EE1301" w:rsidRDefault="00EE1301" w:rsidP="00EE1301">
      <w:pPr>
        <w:pStyle w:val="ListParagraph"/>
        <w:numPr>
          <w:ilvl w:val="0"/>
          <w:numId w:val="11"/>
        </w:num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 Hybrid Projects: Tracking Success and Adapting Quickly with Agile Metrics and KPIs </w:t>
      </w:r>
      <w:r w:rsidRPr="00EE1301">
        <w:rPr>
          <w:rFonts w:ascii="Times New Roman" w:eastAsia="Times New Roman" w:hAnsi="Times New Roman" w:cs="Times New Roman"/>
          <w:sz w:val="24"/>
          <w:szCs w:val="24"/>
        </w:rPr>
        <w:br/>
        <w:t xml:space="preserve">Agile metrics like velocity, burn-down charts, and cycle time help track hybrid project development. These indicators assist project managers evaluate team performance and identify bottlenecks. A velocity metric measures sprint work, while burn-down charts </w:t>
      </w:r>
      <w:r w:rsidRPr="00EE1301">
        <w:rPr>
          <w:rFonts w:ascii="Times New Roman" w:eastAsia="Times New Roman" w:hAnsi="Times New Roman" w:cs="Times New Roman"/>
          <w:sz w:val="24"/>
          <w:szCs w:val="24"/>
        </w:rPr>
        <w:lastRenderedPageBreak/>
        <w:t xml:space="preserve">assess task completion over time. These technologies enable hybrid project managers measure progress and meet deadlines and client expectations despite team members' physical distance. These measurements let teams change rapidly and better, emphasizing </w:t>
      </w:r>
      <w:proofErr w:type="spellStart"/>
      <w:r w:rsidRPr="00EE1301">
        <w:rPr>
          <w:rFonts w:ascii="Times New Roman" w:eastAsia="Times New Roman" w:hAnsi="Times New Roman" w:cs="Times New Roman"/>
          <w:sz w:val="24"/>
          <w:szCs w:val="24"/>
        </w:rPr>
        <w:t>agile's</w:t>
      </w:r>
      <w:proofErr w:type="spellEnd"/>
      <w:r w:rsidRPr="00EE1301">
        <w:rPr>
          <w:rFonts w:ascii="Times New Roman" w:eastAsia="Times New Roman" w:hAnsi="Times New Roman" w:cs="Times New Roman"/>
          <w:sz w:val="24"/>
          <w:szCs w:val="24"/>
        </w:rPr>
        <w:t xml:space="preserve"> continuous adaption premise</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cw1Qacfz","properties":{"formattedCitation":"[29]","plainCitation":"[29]","noteIndex":0},"citationItems":[{"id":7554,"uris":["http://zotero.org/users/16652950/items/UGCSWUKF"],"itemData":{"id":7554,"type":"article-journal","abstract":"Nowadays, technology plays a fundamental role in data collection and analysis, which are essential for decision-making in various fields. Agile methodologies have transformed project management by focusing on continuous delivery and adaptation to change. In multiple project management, assessing the progress and pace of work in Sprints is particularly important. In this work, a data model was developed to evaluate the progress and pace of work, based on the visual interpretation of numerical data from certain graphs that allow tracking, such as the Burndown chart. Additionally, experiments with machine learning algorithms were carried out to validate the effectiveness and potential improvements facilitated by this dataset development.","container-title":"Information","DOI":"10.3390/info15110726","ISSN":"2078-2489","issue":"11","language":"en","license":"http://creativecommons.org/licenses/by/3.0/","note":"publisher: Multidisciplinary Digital Publishing Institute","page":"726","source":"www.mdpi.com","title":"Sprint Management in Agile Approach: Progress and Velocity Evaluation Applying Machine Learning","title-short":"Sprint Management in Agile Approach","volume":"15","author":[{"family":"Pérez Castillo","given":"Yadira Jazmín"},{"family":"Orantes Jiménez","given":"Sandra Dinora"},{"family":"Letelier Torres","given":"Patricio Orlando"}],"issued":{"date-parts":[["2024",11]]}}}],"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29]</w:t>
      </w:r>
      <w:r w:rsidR="00E87AD4">
        <w:rPr>
          <w:rFonts w:ascii="Times New Roman" w:eastAsia="Times New Roman" w:hAnsi="Times New Roman" w:cs="Times New Roman"/>
          <w:sz w:val="24"/>
          <w:szCs w:val="24"/>
        </w:rPr>
        <w:fldChar w:fldCharType="end"/>
      </w:r>
      <w:r w:rsidRPr="00EE1301">
        <w:rPr>
          <w:rFonts w:ascii="Times New Roman" w:eastAsia="Times New Roman" w:hAnsi="Times New Roman" w:cs="Times New Roman"/>
          <w:sz w:val="24"/>
          <w:szCs w:val="24"/>
        </w:rPr>
        <w:t>.</w:t>
      </w:r>
    </w:p>
    <w:p w14:paraId="7E72BC3A" w14:textId="77777777" w:rsidR="004920DE" w:rsidRDefault="004920DE" w:rsidP="004920DE">
      <w:pPr>
        <w:pStyle w:val="Heading4"/>
      </w:pPr>
      <w:r>
        <w:rPr>
          <w:rStyle w:val="Strong"/>
          <w:b/>
          <w:bCs/>
        </w:rPr>
        <w:t>Strategies for Managing Hybrid Teams Effectively</w:t>
      </w:r>
    </w:p>
    <w:p w14:paraId="12ABE872" w14:textId="77777777" w:rsidR="004920DE" w:rsidRDefault="004920DE" w:rsidP="004920DE">
      <w:pPr>
        <w:pStyle w:val="NormalWeb"/>
      </w:pPr>
      <w:r>
        <w:t>Managing hybrid teams requires specific strategies to overcome the challenges posed by distance, differing work schedules, and the need for cross-functional collaboration.</w:t>
      </w:r>
    </w:p>
    <w:p w14:paraId="428A5209" w14:textId="3885264E" w:rsidR="00EE1301" w:rsidRPr="00EE1301" w:rsidRDefault="004920DE" w:rsidP="00EE1301">
      <w:pPr>
        <w:pStyle w:val="ListParagraph"/>
        <w:numPr>
          <w:ilvl w:val="0"/>
          <w:numId w:val="12"/>
        </w:numPr>
        <w:rPr>
          <w:rFonts w:ascii="Times New Roman" w:eastAsia="Times New Roman" w:hAnsi="Times New Roman" w:cs="Times New Roman"/>
          <w:sz w:val="24"/>
          <w:szCs w:val="24"/>
        </w:rPr>
      </w:pPr>
      <w:r>
        <w:rPr>
          <w:rStyle w:val="Strong"/>
        </w:rPr>
        <w:t>Building and Maintaining a High-Performing Hybrid Team Culture</w:t>
      </w:r>
      <w:r>
        <w:br/>
      </w:r>
      <w:r w:rsidR="00EE1301" w:rsidRPr="00EE1301">
        <w:rPr>
          <w:rFonts w:ascii="Times New Roman" w:eastAsia="Times New Roman" w:hAnsi="Times New Roman" w:cs="Times New Roman"/>
          <w:sz w:val="24"/>
          <w:szCs w:val="24"/>
        </w:rPr>
        <w:t>In hybrid environments, productivity and collaboration require a strong team culture. Agile leaders must build trust and belonging to make all team members, remote or in-office, feel valued and engaged. Virtual coffee breaks, games, and brainstorming sessions can help remote team members bond. Open communication, transparency, and a growth mentality can also assist team members bond and work toward project goals. Positive relationships and an inclusive environment where everyone has a voice should be stressed by the project manager</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Ysgo8hrU","properties":{"formattedCitation":"[30]","plainCitation":"[30]","noteIndex":0},"citationItems":[{"id":7556,"uris":["http://zotero.org/users/16652950/items/ACB4KBHC"],"itemData":{"id":7556,"type":"article-journal","abstract":"Expectations for where and when work should take place changed radically for workers through the COVID-19 global pandemic. Now that COVID-19 no longer poses a significant safety threat for the typical worker, executives at many organizations are now expecting their employees to return to the office. The issues seem to revolve around perceived barriers to culture, collaboration, and innovation when employees are not present together in the office. Yet, many employees strongly resist a return to the office. They have experienced well-being, productivity, and autonomy benefits from a remote and hybrid work arrangement. Rigid return to office rules feel outdated, manipulative, and controlling to many employees. In the current article we explore expert opinion on the issues of culture, collaboration, and innovation. Specifically, we ask whether a return to office will improve these aspects of organizational functioning and we outline evidence that leads us to provide an answer these questions. Executives and managers may find these expert opinions useful in their consideration of workplace policies and guidelines for the use of remote, hybrid, and in office work arrangements in their organizations.","container-title":"Organizational Dynamics","DOI":"10.1016/j.orgdyn.2023.100981","ISSN":"0090-2616","issue":"2","journalAbbreviation":"Organ Dyn","note":"PMID: 37287638\nPMCID: PMC10126217","page":"100981","source":"PubMed Central","title":"Should employees be required to return to the office?","volume":"52","author":[{"family":"Gibson","given":"Cristina B."},{"family":"Gilson","given":"Lucy L."},{"family":"Griffith","given":"Terri L."},{"family":"O’Neill","given":"Thomas A."}],"issued":{"date-parts":[["2023"]]}}}],"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30]</w:t>
      </w:r>
      <w:r w:rsidR="00E87AD4">
        <w:rPr>
          <w:rFonts w:ascii="Times New Roman" w:eastAsia="Times New Roman" w:hAnsi="Times New Roman" w:cs="Times New Roman"/>
          <w:sz w:val="24"/>
          <w:szCs w:val="24"/>
        </w:rPr>
        <w:fldChar w:fldCharType="end"/>
      </w:r>
      <w:r w:rsidR="00EE1301" w:rsidRPr="00EE1301">
        <w:rPr>
          <w:rFonts w:ascii="Times New Roman" w:eastAsia="Times New Roman" w:hAnsi="Times New Roman" w:cs="Times New Roman"/>
          <w:sz w:val="24"/>
          <w:szCs w:val="24"/>
        </w:rPr>
        <w:t>.</w:t>
      </w:r>
    </w:p>
    <w:p w14:paraId="2B5B205C" w14:textId="11B805F1" w:rsidR="00EE1301" w:rsidRPr="00EE1301" w:rsidRDefault="004920DE" w:rsidP="00EE1301">
      <w:pPr>
        <w:pStyle w:val="ListParagraph"/>
        <w:numPr>
          <w:ilvl w:val="0"/>
          <w:numId w:val="12"/>
        </w:numPr>
        <w:rPr>
          <w:rFonts w:ascii="Times New Roman" w:eastAsia="Times New Roman" w:hAnsi="Times New Roman" w:cs="Times New Roman"/>
          <w:sz w:val="24"/>
          <w:szCs w:val="24"/>
        </w:rPr>
      </w:pPr>
      <w:r>
        <w:rPr>
          <w:rStyle w:val="Strong"/>
        </w:rPr>
        <w:t>Ensuring Cross-Functional Collaboration and Integration</w:t>
      </w:r>
      <w:r>
        <w:br/>
      </w:r>
      <w:r w:rsidR="00EE1301" w:rsidRPr="00EE1301">
        <w:rPr>
          <w:rFonts w:ascii="Times New Roman" w:eastAsia="Times New Roman" w:hAnsi="Times New Roman" w:cs="Times New Roman"/>
          <w:sz w:val="24"/>
          <w:szCs w:val="24"/>
        </w:rPr>
        <w:t>In hybrid environments, seamless cooperation between functional areas and workspaces is difficult. Agile leaders must inspire cross-functional collaboration by breaking down silos and uniting teams. To clarify each department's involvement in the project, cross-team workshops or cooperative planning may be needed. Regular contact using collaboration technologies and scheduling overlapping working hours for remote teams can help integrate all team members. Agile project managers enable scattered hybrid teams work together by encouraging cross-functional collaboration.</w:t>
      </w:r>
    </w:p>
    <w:p w14:paraId="73812F7C" w14:textId="2918034F" w:rsidR="004920DE" w:rsidRDefault="00EE1301" w:rsidP="00EE1301">
      <w:pPr>
        <w:pStyle w:val="NormalWeb"/>
      </w:pPr>
      <w:r>
        <w:t>L</w:t>
      </w:r>
      <w:r w:rsidR="004920DE">
        <w:t>everaging the right tools, adopting agile frameworks, and employing effective strategies are all essential for managing hybrid teams successfully. By integrating digital tools for communication and collaboration, adapting agile practices to suit hybrid environments, and fostering a culture of continuous improvement and collaboration, agile project managers can ensure that their teams remain aligned, productive, and motivated throughout the lifecycle of the project.</w:t>
      </w:r>
    </w:p>
    <w:p w14:paraId="615C0D52" w14:textId="77777777" w:rsidR="004920DE" w:rsidRDefault="004920DE" w:rsidP="004920DE">
      <w:pPr>
        <w:pStyle w:val="Heading3"/>
      </w:pPr>
      <w:r>
        <w:rPr>
          <w:rStyle w:val="Strong"/>
          <w:b/>
          <w:bCs/>
        </w:rPr>
        <w:t>6. Challenges Faced by Project Managers in Hybrid Agile Environments</w:t>
      </w:r>
    </w:p>
    <w:p w14:paraId="2377E9D1" w14:textId="77777777" w:rsidR="004920DE" w:rsidRDefault="004920DE" w:rsidP="004920DE">
      <w:pPr>
        <w:pStyle w:val="Heading4"/>
      </w:pPr>
      <w:r>
        <w:rPr>
          <w:rStyle w:val="Strong"/>
          <w:b/>
          <w:bCs/>
        </w:rPr>
        <w:t>Balancing Flexibility with Control</w:t>
      </w:r>
    </w:p>
    <w:p w14:paraId="78712F43" w14:textId="671D1B0D" w:rsidR="00EE1301" w:rsidRPr="00EE1301" w:rsidRDefault="00EE1301" w:rsidP="00EE1301">
      <w:p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Project managers in hybrid agile contexts must balance flexibility and control. Agile methods encourage flexibility, allowing team members to handle their work as they see fit, whether in the office or remotely. Hybrid teams, where team members work remotely, often struggle to maintain flexibility while meeting deadlines, quality standards, and goals. </w:t>
      </w:r>
      <w:r w:rsidRPr="00EE1301">
        <w:rPr>
          <w:rFonts w:ascii="Times New Roman" w:eastAsia="Times New Roman" w:hAnsi="Times New Roman" w:cs="Times New Roman"/>
          <w:sz w:val="24"/>
          <w:szCs w:val="24"/>
        </w:rPr>
        <w:br/>
        <w:t xml:space="preserve">Project managers must empower teams to organize, take initiative, and solve problems independently, but they must also guarantee that these efforts support project goals. Flexible scheduling, communication, and decision-making are crucial, but projects can rapidly deviate without proper control and oversight. Agile leaders must set clear goals, maintain regular </w:t>
      </w:r>
      <w:r w:rsidRPr="00EE1301">
        <w:rPr>
          <w:rFonts w:ascii="Times New Roman" w:eastAsia="Times New Roman" w:hAnsi="Times New Roman" w:cs="Times New Roman"/>
          <w:sz w:val="24"/>
          <w:szCs w:val="24"/>
        </w:rPr>
        <w:lastRenderedPageBreak/>
        <w:t>touchpoints, and build effective tracking methods without micromanaging to keep teams accountable and aligned with the vision</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TvlmMY97","properties":{"formattedCitation":"[31]","plainCitation":"[31]","noteIndex":0},"citationItems":[{"id":7559,"uris":["http://zotero.org/users/16652950/items/FD6ULUML"],"itemData":{"id":7559,"type":"article-journal","container-title":"Production Planning &amp; Control","DOI":"10.1080/09537287.2024.2349231","ISSN":"0953-7287","issue":"9","note":"publisher: Taylor &amp; Francis","page":"1188-1205","source":"tandfonline.com (Atypon)","title":"Customising Hybrid project management methodologies","volume":"36","author":[{"family":"Mirzaei","given":"M."},{"family":"Mabin","given":"V. J."},{"family":"Zwikael","given":"O."}],"issued":{"date-parts":[["2025",7,4]]}}}],"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31]</w:t>
      </w:r>
      <w:r w:rsidR="00E87AD4">
        <w:rPr>
          <w:rFonts w:ascii="Times New Roman" w:eastAsia="Times New Roman" w:hAnsi="Times New Roman" w:cs="Times New Roman"/>
          <w:sz w:val="24"/>
          <w:szCs w:val="24"/>
        </w:rPr>
        <w:fldChar w:fldCharType="end"/>
      </w:r>
      <w:r w:rsidRPr="00EE1301">
        <w:rPr>
          <w:rFonts w:ascii="Times New Roman" w:eastAsia="Times New Roman" w:hAnsi="Times New Roman" w:cs="Times New Roman"/>
          <w:sz w:val="24"/>
          <w:szCs w:val="24"/>
        </w:rPr>
        <w:t>.</w:t>
      </w:r>
    </w:p>
    <w:p w14:paraId="550C766E" w14:textId="77777777" w:rsidR="004920DE" w:rsidRDefault="004920DE" w:rsidP="004920DE">
      <w:pPr>
        <w:pStyle w:val="Heading4"/>
      </w:pPr>
      <w:r>
        <w:rPr>
          <w:rStyle w:val="Strong"/>
          <w:b/>
          <w:bCs/>
        </w:rPr>
        <w:t>Maintaining Team Cohesion</w:t>
      </w:r>
    </w:p>
    <w:p w14:paraId="56157197" w14:textId="2AEA0F75" w:rsidR="004920DE" w:rsidRPr="00EE1301" w:rsidRDefault="00EE1301" w:rsidP="00EE1301">
      <w:p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Due of physical distance and lack of in-person connection, hybrid teams can struggle to maintain cohesion. In traditional, in-office settings, face-to-face encounters, spontaneous talks, and shared experiences foster team cohesion. Hybrid teams with distant workers find organic coherence harder to create. </w:t>
      </w:r>
      <w:r w:rsidRPr="00EE1301">
        <w:rPr>
          <w:rFonts w:ascii="Times New Roman" w:eastAsia="Times New Roman" w:hAnsi="Times New Roman" w:cs="Times New Roman"/>
          <w:sz w:val="24"/>
          <w:szCs w:val="24"/>
        </w:rPr>
        <w:br/>
        <w:t>Virtual team members may feel isolated, which can lower morale and engagement. Hybrid agile project managers must promote teamwork. This involves regular communication through video conferences, virtual meetings, and collaboration platforms, team-building events, and making sure every team member feels included and valued. Agile leaders must also keep communication open, offer assistance, and address isolation and connection concerns to address disengagement</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tICKPnsm","properties":{"formattedCitation":"[32]","plainCitation":"[32]","noteIndex":0},"citationItems":[{"id":7561,"uris":["http://zotero.org/users/16652950/items/DYXU38BW"],"itemData":{"id":7561,"type":"article-journal","abstract":"This paper examines the transformative impact of remote work on organizational dynamics, mainly focusing on team cohesion and collaboration to build effective teams. The emergence of remote work, accelerated by technological advancements and the COVID-19 pandemic, has fundamentally altered the traditional workplace model, offering employees increased flexibility and access to a global talent pool. Existing research highlights the productivity benefits of remote work, with studies indicating enhanced output and reduced operational costs for businesses. However, this shift presents new challenges in cultivating effective teamwork, as successful collaboration now relies heavily on digital communication tools. Key challenges include lack of team cohesion, communication issues, isolation, technological proficiency, perceived inequalities, and trust and accountability concerns.&amp;nbsp; The article analyzes the critical factors influencing team cohesion in remote settings and explores strategies for building effective teams without physical presence. The paper underscores the importance of adapting team management practices to ensure sustained productivity and connection in an increasingly remote work environment.\n\nDOI:&amp;nbsp;https://doi.org/10.59857/VRXH4886\n\n\n\n&amp;nbsp;","container-title":"International Journal of Advanced Business Studies","DOI":"10.59857/VRXH4886","ISSN":"2940-2735","issue":"2","language":"en","page":"133-148","source":"besra-journals.net","title":"The Impact of Remote Work on Building Effective Teams: Exploring the Challenges of Fostering Team Cohesion in Remote Work Environments, A brief review of literature","title-short":"The Impact of Remote Work on Building Effective Teams","volume":"4","author":[{"family":"Chinyuku","given":"Clementine"},{"family":"Qutieshat","given":"Abubaker"}],"issued":{"date-parts":[["2025",5,30]]}}}],"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32]</w:t>
      </w:r>
      <w:r w:rsidR="00E87AD4">
        <w:rPr>
          <w:rFonts w:ascii="Times New Roman" w:eastAsia="Times New Roman" w:hAnsi="Times New Roman" w:cs="Times New Roman"/>
          <w:sz w:val="24"/>
          <w:szCs w:val="24"/>
        </w:rPr>
        <w:fldChar w:fldCharType="end"/>
      </w:r>
      <w:r w:rsidR="004920DE">
        <w:t>.</w:t>
      </w:r>
    </w:p>
    <w:p w14:paraId="0FB37F28" w14:textId="77777777" w:rsidR="004920DE" w:rsidRDefault="004920DE" w:rsidP="004920DE">
      <w:pPr>
        <w:pStyle w:val="Heading4"/>
      </w:pPr>
      <w:r>
        <w:rPr>
          <w:rStyle w:val="Strong"/>
          <w:b/>
          <w:bCs/>
        </w:rPr>
        <w:t>Ensuring Consistency in Performance</w:t>
      </w:r>
    </w:p>
    <w:p w14:paraId="7F0F1B9D" w14:textId="77777777" w:rsidR="00E87AD4" w:rsidRDefault="00EE1301" w:rsidP="00EE1301">
      <w:p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 xml:space="preserve">Hybrid workplaces, where teams are commonly spread across time zones or work schedules, make it difficult to maintain performance and project goals. Agile promotes autonomy and self-organization, yet team members working under varied conditions and schedules can make it hard to maintain standards and deliverables. </w:t>
      </w:r>
      <w:r w:rsidRPr="00EE1301">
        <w:rPr>
          <w:rFonts w:ascii="Times New Roman" w:eastAsia="Times New Roman" w:hAnsi="Times New Roman" w:cs="Times New Roman"/>
          <w:sz w:val="24"/>
          <w:szCs w:val="24"/>
        </w:rPr>
        <w:br/>
        <w:t>Planning and coordinating distributed teams' goals, quality standards, and deadlines is crucial. Project managers must guarantee that all team members, regardless of location, are working toward the same goals and understand their roles and duties within the project framework. Agile leaders must set clear goals, communicate often, and align team members on project priorities to achieve this</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ILqFWGdj","properties":{"formattedCitation":"[13]","plainCitation":"[13]","noteIndex":0},"citationItems":[{"id":7509,"uris":["http://zotero.org/users/16652950/items/7BZ7BMHF"],"itemData":{"id":7509,"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13]</w:t>
      </w:r>
      <w:r w:rsidR="00E87AD4">
        <w:rPr>
          <w:rFonts w:ascii="Times New Roman" w:eastAsia="Times New Roman" w:hAnsi="Times New Roman" w:cs="Times New Roman"/>
          <w:sz w:val="24"/>
          <w:szCs w:val="24"/>
        </w:rPr>
        <w:fldChar w:fldCharType="end"/>
      </w:r>
      <w:r w:rsidRPr="00EE1301">
        <w:rPr>
          <w:rFonts w:ascii="Times New Roman" w:eastAsia="Times New Roman" w:hAnsi="Times New Roman" w:cs="Times New Roman"/>
          <w:sz w:val="24"/>
          <w:szCs w:val="24"/>
        </w:rPr>
        <w:t>.</w:t>
      </w:r>
      <w:r w:rsidRPr="00EE1301">
        <w:rPr>
          <w:rFonts w:ascii="Times New Roman" w:eastAsia="Times New Roman" w:hAnsi="Times New Roman" w:cs="Times New Roman"/>
          <w:sz w:val="24"/>
          <w:szCs w:val="24"/>
        </w:rPr>
        <w:br/>
      </w:r>
    </w:p>
    <w:p w14:paraId="6C687A17" w14:textId="13D61287" w:rsidR="00EE1301" w:rsidRPr="00EE1301" w:rsidRDefault="00EE1301" w:rsidP="00EE1301">
      <w:pPr>
        <w:spacing w:after="0" w:line="240" w:lineRule="auto"/>
        <w:rPr>
          <w:rFonts w:ascii="Times New Roman" w:eastAsia="Times New Roman" w:hAnsi="Times New Roman" w:cs="Times New Roman"/>
          <w:sz w:val="24"/>
          <w:szCs w:val="24"/>
        </w:rPr>
      </w:pPr>
      <w:r w:rsidRPr="00EE1301">
        <w:rPr>
          <w:rFonts w:ascii="Times New Roman" w:eastAsia="Times New Roman" w:hAnsi="Times New Roman" w:cs="Times New Roman"/>
          <w:sz w:val="24"/>
          <w:szCs w:val="24"/>
        </w:rPr>
        <w:t>Complexity comes with decentralized performance monitoring. Hybrid environments make daily check-ins and physical observation impractical for performance management. Agile project managers track team performance using digital tools, KPIs, and progress reviews. These tools help project managers spot delays and quality issues and fix them. Agile project managers help keep teams focused and aligned in hybrid work settings by promoting accountability, openness, and feedback. Project managers must combine freedom and control, cohesion and engagement, and consistent performance across distant teams to manage hybrid agile teams. Agile leaders may overcome these hurdles and achieve hybrid project success by using the correct tools, communicating openly, and setting clear goals</w:t>
      </w:r>
      <w:r w:rsidR="00E87AD4">
        <w:rPr>
          <w:rFonts w:ascii="Times New Roman" w:eastAsia="Times New Roman" w:hAnsi="Times New Roman" w:cs="Times New Roman"/>
          <w:sz w:val="24"/>
          <w:szCs w:val="24"/>
        </w:rPr>
        <w:fldChar w:fldCharType="begin"/>
      </w:r>
      <w:r w:rsidR="00E87AD4">
        <w:rPr>
          <w:rFonts w:ascii="Times New Roman" w:eastAsia="Times New Roman" w:hAnsi="Times New Roman" w:cs="Times New Roman"/>
          <w:sz w:val="24"/>
          <w:szCs w:val="24"/>
        </w:rPr>
        <w:instrText xml:space="preserve"> ADDIN ZOTERO_ITEM CSL_CITATION {"citationID":"aEpYDKRi","properties":{"formattedCitation":"[33]","plainCitation":"[33]","noteIndex":0},"citationItems":[{"id":7563,"uris":["http://zotero.org/users/16652950/items/H2J3CCLU"],"itemData":{"id":7563,"type":"article-journal","abstract":"The purpose of this review is to look at the future sustainability of project management by combining agile methodology and product management. Digital transformation is evolving rapidly, and the question is whether traditional project management is sustainable. To ensure sustainability, a hybrid approach is taken by combining agile methodology to ensure the latest trend in software development approaches are maintained. Agile methodologies were crafted in 2000, but it has only been widely used since 2011 for software development. This paper will focus on the types of agile requirements engineering methods used in the agile framework, used and described in various articles, journals, and studies over the last six years, and how this can be applied together with traditional project management.","container-title":"Sustainability","DOI":"10.3390/su15021121","ISSN":"2071-1050","issue":"2","language":"en","license":"http://creativecommons.org/licenses/by/3.0/","note":"publisher: Multidisciplinary Digital Publishing Institute","page":"1121","source":"www.mdpi.com","title":"Hybrid Project Management between Traditional Software Development Lifecycle and Agile Based Product Development for Future Sustainability","volume":"15","author":[{"family":"Leong","given":"Jason"},{"family":"May Yee","given":"Kiu"},{"family":"Baitsegi","given":"Onalethata"},{"family":"Palanisamy","given":"Lingesvaran"},{"family":"Ramasamy","given":"R. Kanesaraj"}],"issued":{"date-parts":[["2023",1]]}}}],"schema":"https://github.com/citation-style-language/schema/raw/master/csl-citation.json"} </w:instrText>
      </w:r>
      <w:r w:rsidR="00E87AD4">
        <w:rPr>
          <w:rFonts w:ascii="Times New Roman" w:eastAsia="Times New Roman" w:hAnsi="Times New Roman" w:cs="Times New Roman"/>
          <w:sz w:val="24"/>
          <w:szCs w:val="24"/>
        </w:rPr>
        <w:fldChar w:fldCharType="separate"/>
      </w:r>
      <w:r w:rsidR="00E87AD4" w:rsidRPr="00E87AD4">
        <w:rPr>
          <w:rFonts w:ascii="Times New Roman" w:hAnsi="Times New Roman" w:cs="Times New Roman"/>
          <w:sz w:val="24"/>
        </w:rPr>
        <w:t>[33]</w:t>
      </w:r>
      <w:r w:rsidR="00E87AD4">
        <w:rPr>
          <w:rFonts w:ascii="Times New Roman" w:eastAsia="Times New Roman" w:hAnsi="Times New Roman" w:cs="Times New Roman"/>
          <w:sz w:val="24"/>
          <w:szCs w:val="24"/>
        </w:rPr>
        <w:fldChar w:fldCharType="end"/>
      </w:r>
      <w:r w:rsidRPr="00EE1301">
        <w:rPr>
          <w:rFonts w:ascii="Times New Roman" w:eastAsia="Times New Roman" w:hAnsi="Times New Roman" w:cs="Times New Roman"/>
          <w:sz w:val="24"/>
          <w:szCs w:val="24"/>
        </w:rPr>
        <w:t>.</w:t>
      </w:r>
    </w:p>
    <w:p w14:paraId="5C9A3EA0" w14:textId="77777777" w:rsidR="004920DE" w:rsidRDefault="004920DE" w:rsidP="004920DE">
      <w:pPr>
        <w:pStyle w:val="Heading3"/>
      </w:pPr>
      <w:r>
        <w:rPr>
          <w:rStyle w:val="Strong"/>
          <w:b/>
          <w:bCs/>
        </w:rPr>
        <w:t>7. Best Practices for Project Managers in Hybrid Agile Environments</w:t>
      </w:r>
    </w:p>
    <w:p w14:paraId="24615685" w14:textId="77777777" w:rsidR="004920DE" w:rsidRDefault="004920DE" w:rsidP="004920DE">
      <w:pPr>
        <w:pStyle w:val="Heading4"/>
      </w:pPr>
      <w:r>
        <w:rPr>
          <w:rStyle w:val="Strong"/>
          <w:b/>
          <w:bCs/>
        </w:rPr>
        <w:t>Clear Communication and Expectation Setting</w:t>
      </w:r>
    </w:p>
    <w:p w14:paraId="4540F05A" w14:textId="77777777" w:rsidR="004920DE" w:rsidRDefault="004920DE" w:rsidP="004920DE">
      <w:pPr>
        <w:pStyle w:val="NormalWeb"/>
      </w:pPr>
      <w:r>
        <w:t xml:space="preserve">In hybrid agile environments, clear and proactive communication is crucial for maintaining alignment and ensuring that all team members, whether remote or on-site, are working toward common objectives. Project managers must foster a communication culture that minimizes </w:t>
      </w:r>
      <w:r>
        <w:lastRenderedPageBreak/>
        <w:t>misunderstandings and ensures that information flows seamlessly across different locations and teams.</w:t>
      </w:r>
    </w:p>
    <w:p w14:paraId="675183D6" w14:textId="50CC0FE3" w:rsidR="004920DE" w:rsidRPr="00EE1301" w:rsidRDefault="004920DE" w:rsidP="00EE1301">
      <w:pPr>
        <w:pStyle w:val="ListParagraph"/>
        <w:numPr>
          <w:ilvl w:val="0"/>
          <w:numId w:val="13"/>
        </w:numPr>
        <w:rPr>
          <w:rFonts w:ascii="Times New Roman" w:eastAsia="Times New Roman" w:hAnsi="Times New Roman" w:cs="Times New Roman"/>
          <w:sz w:val="24"/>
          <w:szCs w:val="24"/>
        </w:rPr>
      </w:pPr>
      <w:r>
        <w:rPr>
          <w:rStyle w:val="Strong"/>
        </w:rPr>
        <w:t>Proactive Communication Practices for Remote and On-Site Team Members</w:t>
      </w:r>
      <w:r>
        <w:br/>
      </w:r>
      <w:r w:rsidR="00EE1301" w:rsidRPr="00EE1301">
        <w:rPr>
          <w:rFonts w:ascii="Times New Roman" w:eastAsia="Times New Roman" w:hAnsi="Times New Roman" w:cs="Times New Roman"/>
          <w:sz w:val="24"/>
          <w:szCs w:val="24"/>
        </w:rPr>
        <w:t>Remote and on-site team members must communicate well. Project managers should encourage checking in, using collaboration platforms like Slack and Microsoft Teams, and scheduling virtual meetings to keep everyone informed and engaged. Setting expectations for response times, availability, and preferred communication methods reduces delays and irritation. Determining urgent vs. non-urgent processes helps streamline communication, allowing team members to reply quickly without meetings or communications. Project managers can enhance collaboration in hybrid teams by promoting open communication and providing informal encounters like virtual coffee breaks and team-building activities</w:t>
      </w:r>
      <w:r w:rsidR="006C44E4">
        <w:rPr>
          <w:rFonts w:ascii="Times New Roman" w:eastAsia="Times New Roman" w:hAnsi="Times New Roman" w:cs="Times New Roman"/>
          <w:sz w:val="24"/>
          <w:szCs w:val="24"/>
        </w:rPr>
        <w:fldChar w:fldCharType="begin"/>
      </w:r>
      <w:r w:rsidR="006C44E4">
        <w:rPr>
          <w:rFonts w:ascii="Times New Roman" w:eastAsia="Times New Roman" w:hAnsi="Times New Roman" w:cs="Times New Roman"/>
          <w:sz w:val="24"/>
          <w:szCs w:val="24"/>
        </w:rPr>
        <w:instrText xml:space="preserve"> ADDIN ZOTERO_ITEM CSL_CITATION {"citationID":"mOuBYcrC","properties":{"formattedCitation":"[23]","plainCitation":"[23]","noteIndex":0},"citationItems":[{"id":7540,"uris":["http://zotero.org/users/16652950/items/KI3CJMMN"],"itemData":{"id":7540,"type":"article-journal","abstract":"The COVID-19 pandemic social distancing forced a shift from Face-to-Face (F2F) to virtual work sessions, applying innovative digital tools. These tools have previously been neglected, mainly due to a conservative approach or prioritization. Consequently, their effectiveness was never tested in depth. While applying these innovative digital tools during the COVID-19 pandemic was clearly preferable to shutting down organizational activity, managers and workers recognized the advantages of these alternatives and tended to apply them in the post-COVID-19 period. However, in this post-pandemic period, which is free from social distancing limitations, a relatively full space of choices was introduced again, which raised the question whether these alternatives should be kept. Therefore, this study examines whether digital communication tools can adequately substitute F2F sessions in project management. We conducted an experiment with participants (n=269),askingthem to perform project-oriented tasks on four platforms: as individuals, in an F2F group meeting, on Zoom, or using WhatsApp. The results indicate that while an F2F meeting is more effective than individual work, Zoom and WhatsApp are not. These findings appear surprising and may contradict the concept of group empowerment. The use of digital sharing platforms did not affect the tasks’ performances nor create synergy. This raises the issue of whether these digital means are here to stay, should be discarded, or must be upgraded.","container-title":"Heliyon","DOI":"10.1016/j.heliyon.2023.e21812","ISSN":"2405-8440","issue":"11","journalAbbreviation":"Heliyon","note":"PMID: 38058628\nPMCID: PMC10695846","page":"e21812","source":"PubMed Central","title":"Effectiveness of the forced usage of alternative digital platforms during the COVID-19 pandemic in project communication management","volume":"9","author":[{"family":"Kordova","given":"Sigal"},{"family":"Hirschprung","given":"Ron S."}],"issued":{"date-parts":[["2023",11,4]]}}}],"schema":"https://github.com/citation-style-language/schema/raw/master/csl-citation.json"} </w:instrText>
      </w:r>
      <w:r w:rsidR="006C44E4">
        <w:rPr>
          <w:rFonts w:ascii="Times New Roman" w:eastAsia="Times New Roman" w:hAnsi="Times New Roman" w:cs="Times New Roman"/>
          <w:sz w:val="24"/>
          <w:szCs w:val="24"/>
        </w:rPr>
        <w:fldChar w:fldCharType="separate"/>
      </w:r>
      <w:r w:rsidR="006C44E4" w:rsidRPr="006C44E4">
        <w:rPr>
          <w:rFonts w:ascii="Times New Roman" w:hAnsi="Times New Roman" w:cs="Times New Roman"/>
          <w:sz w:val="24"/>
        </w:rPr>
        <w:t>[23]</w:t>
      </w:r>
      <w:r w:rsidR="006C44E4">
        <w:rPr>
          <w:rFonts w:ascii="Times New Roman" w:eastAsia="Times New Roman" w:hAnsi="Times New Roman" w:cs="Times New Roman"/>
          <w:sz w:val="24"/>
          <w:szCs w:val="24"/>
        </w:rPr>
        <w:fldChar w:fldCharType="end"/>
      </w:r>
      <w:r w:rsidR="00EE1301" w:rsidRPr="00EE1301">
        <w:rPr>
          <w:rFonts w:ascii="Times New Roman" w:eastAsia="Times New Roman" w:hAnsi="Times New Roman" w:cs="Times New Roman"/>
          <w:sz w:val="24"/>
          <w:szCs w:val="24"/>
        </w:rPr>
        <w:t>.</w:t>
      </w:r>
    </w:p>
    <w:p w14:paraId="3D3B8C19" w14:textId="5E70E796" w:rsidR="004920DE" w:rsidRPr="00EE1301" w:rsidRDefault="004920DE" w:rsidP="00EE1301">
      <w:pPr>
        <w:pStyle w:val="ListParagraph"/>
        <w:numPr>
          <w:ilvl w:val="0"/>
          <w:numId w:val="13"/>
        </w:numPr>
        <w:rPr>
          <w:rFonts w:ascii="Times New Roman" w:eastAsia="Times New Roman" w:hAnsi="Times New Roman" w:cs="Times New Roman"/>
          <w:sz w:val="24"/>
          <w:szCs w:val="24"/>
        </w:rPr>
      </w:pPr>
      <w:r>
        <w:rPr>
          <w:rStyle w:val="Strong"/>
        </w:rPr>
        <w:t>Setting Clear Expectations for Deliverables, Timelines, and Quality Standards</w:t>
      </w:r>
      <w:r>
        <w:br/>
      </w:r>
      <w:r w:rsidR="00EE1301" w:rsidRPr="00EE1301">
        <w:rPr>
          <w:rFonts w:ascii="Times New Roman" w:eastAsia="Times New Roman" w:hAnsi="Times New Roman" w:cs="Times New Roman"/>
          <w:sz w:val="24"/>
          <w:szCs w:val="24"/>
        </w:rPr>
        <w:t>Project success requires clear expectations. Agile project managers must ensure team members understand deliverables, schedules, and quality standards. Clearness can be accomplished by setting explicit, quantifiable goals at the start of the project and updating them often. Clear goals and deadlines reduce confusion and keep the team on track. It's also important to agree on quality standards that meet client expectations and company standards. User stories and sprint planning ensure that these expectations are examined and updated as the project progresses</w:t>
      </w:r>
      <w:r w:rsidR="006C44E4">
        <w:rPr>
          <w:rFonts w:ascii="Times New Roman" w:eastAsia="Times New Roman" w:hAnsi="Times New Roman" w:cs="Times New Roman"/>
          <w:sz w:val="24"/>
          <w:szCs w:val="24"/>
        </w:rPr>
        <w:fldChar w:fldCharType="begin"/>
      </w:r>
      <w:r w:rsidR="006C44E4">
        <w:rPr>
          <w:rFonts w:ascii="Times New Roman" w:eastAsia="Times New Roman" w:hAnsi="Times New Roman" w:cs="Times New Roman"/>
          <w:sz w:val="24"/>
          <w:szCs w:val="24"/>
        </w:rPr>
        <w:instrText xml:space="preserve"> ADDIN ZOTERO_ITEM CSL_CITATION {"citationID":"TtGJgXPW","properties":{"formattedCitation":"[34]","plainCitation":"[34]","noteIndex":0},"citationItems":[{"id":7565,"uris":["http://zotero.org/users/16652950/items/ZAVV58VD"],"itemData":{"id":7565,"type":"article-journal","abstract":"Even though the world has progressed exponentially, the core reasons for the failure of many public sector projects remain the same, i.e., the poor planning and competency of a project manager. Therefore, it becomes essential even in the contemporary world to assess and evaluate a model that determines the effect of planning and the project manager’s competency on the success of public sector projects. Moreover, the present study aims to assess the role of project planning and the project manager’s competency in project success in the context of project management methodology defined by the Project Management Institute. In the current survey-based study, a sample of 260 project engineers, from the public sector organizations operating in Balochistan, that were engaged in projects was taken in order to understand the relationship between the constructs. Quantitative data were collected to address the proposed hypotheses using the partial least squares structural equation modeling technique. It was inferred from the findings that planning and competency have a significant positive impact on the success of public sector projects. Among the two, it was determined that planning for public sector projects has a greater role in the success of projects. Therefore, it is concluded based on the results of the study that in future, due consideration should be given to planning and the abilities of a project manager.","container-title":"Sustainability","DOI":"10.3390/su13031421","ISSN":"2071-1050","issue":"3","language":"en","license":"http://creativecommons.org/licenses/by/3.0/","note":"publisher: Multidisciplinary Digital Publishing Institute","page":"1421","source":"www.mdpi.com","title":"Role of Project Planning and Project Manager Competencies on Public Sector Project Success","volume":"13","author":[{"family":"Irfan","given":"Muhammad"},{"family":"Khan","given":"Sanam Zaib"},{"family":"Hassan","given":"Nasruddin"},{"family":"Hassan","given":"Mazlan"},{"family":"Habib","given":"Muhammad"},{"family":"Khan","given":"Salma"},{"family":"Khan","given":"Hadi Hassan"}],"issued":{"date-parts":[["2021",1]]}}}],"schema":"https://github.com/citation-style-language/schema/raw/master/csl-citation.json"} </w:instrText>
      </w:r>
      <w:r w:rsidR="006C44E4">
        <w:rPr>
          <w:rFonts w:ascii="Times New Roman" w:eastAsia="Times New Roman" w:hAnsi="Times New Roman" w:cs="Times New Roman"/>
          <w:sz w:val="24"/>
          <w:szCs w:val="24"/>
        </w:rPr>
        <w:fldChar w:fldCharType="separate"/>
      </w:r>
      <w:r w:rsidR="006C44E4" w:rsidRPr="006C44E4">
        <w:rPr>
          <w:rFonts w:ascii="Times New Roman" w:hAnsi="Times New Roman" w:cs="Times New Roman"/>
          <w:sz w:val="24"/>
        </w:rPr>
        <w:t>[34]</w:t>
      </w:r>
      <w:r w:rsidR="006C44E4">
        <w:rPr>
          <w:rFonts w:ascii="Times New Roman" w:eastAsia="Times New Roman" w:hAnsi="Times New Roman" w:cs="Times New Roman"/>
          <w:sz w:val="24"/>
          <w:szCs w:val="24"/>
        </w:rPr>
        <w:fldChar w:fldCharType="end"/>
      </w:r>
      <w:r w:rsidR="00EE1301" w:rsidRPr="00EE1301">
        <w:rPr>
          <w:rFonts w:ascii="Times New Roman" w:eastAsia="Times New Roman" w:hAnsi="Times New Roman" w:cs="Times New Roman"/>
          <w:sz w:val="24"/>
          <w:szCs w:val="24"/>
        </w:rPr>
        <w:t>.</w:t>
      </w:r>
    </w:p>
    <w:p w14:paraId="307A6F61" w14:textId="77777777" w:rsidR="004920DE" w:rsidRDefault="004920DE" w:rsidP="004920DE">
      <w:pPr>
        <w:pStyle w:val="Heading4"/>
      </w:pPr>
      <w:r>
        <w:rPr>
          <w:rStyle w:val="Strong"/>
          <w:b/>
          <w:bCs/>
        </w:rPr>
        <w:t>Developing a Culture of Trust and Accountability</w:t>
      </w:r>
    </w:p>
    <w:p w14:paraId="640F9CF9" w14:textId="77777777" w:rsidR="004920DE" w:rsidRDefault="004920DE" w:rsidP="004920DE">
      <w:pPr>
        <w:pStyle w:val="NormalWeb"/>
      </w:pPr>
      <w:r>
        <w:t>One of the core values of agile leadership is fostering a culture of trust and accountability. In a hybrid environment, where team members may be physically distant, these values are even more important for ensuring smooth collaboration and productivity.</w:t>
      </w:r>
    </w:p>
    <w:p w14:paraId="4605FA43" w14:textId="03EB23A4" w:rsidR="004920DE" w:rsidRPr="00EE1301" w:rsidRDefault="004920DE" w:rsidP="00EE1301">
      <w:pPr>
        <w:pStyle w:val="ListParagraph"/>
        <w:numPr>
          <w:ilvl w:val="0"/>
          <w:numId w:val="14"/>
        </w:numPr>
        <w:rPr>
          <w:rFonts w:ascii="Times New Roman" w:eastAsia="Times New Roman" w:hAnsi="Times New Roman" w:cs="Times New Roman"/>
          <w:sz w:val="24"/>
          <w:szCs w:val="24"/>
        </w:rPr>
      </w:pPr>
      <w:r>
        <w:rPr>
          <w:rStyle w:val="Strong"/>
        </w:rPr>
        <w:t>Encouraging Self-Management, Ownership, and Responsibility Within Teams</w:t>
      </w:r>
      <w:r>
        <w:br/>
      </w:r>
      <w:r w:rsidR="00EE1301" w:rsidRPr="00EE1301">
        <w:rPr>
          <w:rFonts w:ascii="Times New Roman" w:eastAsia="Times New Roman" w:hAnsi="Times New Roman" w:cs="Times New Roman"/>
          <w:sz w:val="24"/>
          <w:szCs w:val="24"/>
        </w:rPr>
        <w:t>Hybrid agile project managers should let teams self-manage. Trusting team members to make decisions and handle problems autonomously while giving support and advice is key. As people take responsibility and pride in their job, self-management can energize teams. Agile leaders can encourage this by letting teams design and execute tasks while staying on track with project goals. This encourages ownership, where each person is responsible for their tasks and the project's success</w:t>
      </w:r>
      <w:r w:rsidR="006C44E4">
        <w:rPr>
          <w:rFonts w:ascii="Times New Roman" w:eastAsia="Times New Roman" w:hAnsi="Times New Roman" w:cs="Times New Roman"/>
          <w:sz w:val="24"/>
          <w:szCs w:val="24"/>
        </w:rPr>
        <w:fldChar w:fldCharType="begin"/>
      </w:r>
      <w:r w:rsidR="006C44E4">
        <w:rPr>
          <w:rFonts w:ascii="Times New Roman" w:eastAsia="Times New Roman" w:hAnsi="Times New Roman" w:cs="Times New Roman"/>
          <w:sz w:val="24"/>
          <w:szCs w:val="24"/>
        </w:rPr>
        <w:instrText xml:space="preserve"> ADDIN ZOTERO_ITEM CSL_CITATION {"citationID":"tzvr3RnY","properties":{"formattedCitation":"[35]","plainCitation":"[35]","noteIndex":0},"citationItems":[{"id":7567,"uris":["http://zotero.org/users/16652950/items/4CT3DRN6"],"itemData":{"id":7567,"type":"article-journal","abstract":"Agile project management aims to increase the flexibility of product development processes through increased interaction among project stakeholders. Since its introduction in the software industry...","archive_location":"world","container-title":"Research-Technology Management","ISSN":"0895-6308","language":"EN","license":"Copyright © 2020, Innovation Research Interchange.","note":"publisher: Routledge","source":"www.tandfonline.com","title":"Managing the Hybrid Organization: How Can Agile and Traditional Project Management Coexist?","title-short":"Managing the Hybrid Organization","URL":"https://www.tandfonline.com/doi/abs/10.1080/08956308.2021.1843331","author":[{"family":"Zasa","given":"Federico P."},{"family":"Patrucco","given":"Andrea"},{"family":"Pellizzoni","given":"Elena"}],"accessed":{"date-parts":[["2025",9,10]]},"issued":{"date-parts":[["2020",11,19]]}}}],"schema":"https://github.com/citation-style-language/schema/raw/master/csl-citation.json"} </w:instrText>
      </w:r>
      <w:r w:rsidR="006C44E4">
        <w:rPr>
          <w:rFonts w:ascii="Times New Roman" w:eastAsia="Times New Roman" w:hAnsi="Times New Roman" w:cs="Times New Roman"/>
          <w:sz w:val="24"/>
          <w:szCs w:val="24"/>
        </w:rPr>
        <w:fldChar w:fldCharType="separate"/>
      </w:r>
      <w:r w:rsidR="006C44E4" w:rsidRPr="006C44E4">
        <w:rPr>
          <w:rFonts w:ascii="Times New Roman" w:hAnsi="Times New Roman" w:cs="Times New Roman"/>
          <w:sz w:val="24"/>
        </w:rPr>
        <w:t>[35]</w:t>
      </w:r>
      <w:r w:rsidR="006C44E4">
        <w:rPr>
          <w:rFonts w:ascii="Times New Roman" w:eastAsia="Times New Roman" w:hAnsi="Times New Roman" w:cs="Times New Roman"/>
          <w:sz w:val="24"/>
          <w:szCs w:val="24"/>
        </w:rPr>
        <w:fldChar w:fldCharType="end"/>
      </w:r>
      <w:r w:rsidR="00EE1301" w:rsidRPr="00EE1301">
        <w:rPr>
          <w:rFonts w:ascii="Times New Roman" w:eastAsia="Times New Roman" w:hAnsi="Times New Roman" w:cs="Times New Roman"/>
          <w:sz w:val="24"/>
          <w:szCs w:val="24"/>
        </w:rPr>
        <w:t>.</w:t>
      </w:r>
    </w:p>
    <w:p w14:paraId="6E5EB534" w14:textId="719C3093" w:rsidR="004920DE" w:rsidRPr="00DA03AA" w:rsidRDefault="004920DE" w:rsidP="00DA03AA">
      <w:pPr>
        <w:pStyle w:val="ListParagraph"/>
        <w:numPr>
          <w:ilvl w:val="0"/>
          <w:numId w:val="14"/>
        </w:numPr>
        <w:rPr>
          <w:rFonts w:ascii="Times New Roman" w:eastAsia="Times New Roman" w:hAnsi="Times New Roman" w:cs="Times New Roman"/>
          <w:sz w:val="24"/>
          <w:szCs w:val="24"/>
        </w:rPr>
      </w:pPr>
      <w:r>
        <w:rPr>
          <w:rStyle w:val="Strong"/>
        </w:rPr>
        <w:t>Building Mutual Trust Despite Physical Distance</w:t>
      </w:r>
      <w:r>
        <w:br/>
      </w:r>
      <w:r w:rsidR="00DA03AA" w:rsidRPr="00DA03AA">
        <w:rPr>
          <w:rFonts w:ascii="Times New Roman" w:eastAsia="Times New Roman" w:hAnsi="Times New Roman" w:cs="Times New Roman"/>
          <w:sz w:val="24"/>
          <w:szCs w:val="24"/>
        </w:rPr>
        <w:t>Agile projects require trust, but hybrid environments require it much more. Due to lack of face-to-face interaction, distant teams often struggle to build trust. Agile leaders must purposefully build trust by being transparent, providing updates, and giving constructive feedback. Clear roles, responsibilities, and goals help everyone understand their project role and trust their colleagues. Even when remote team members are far apart, project managers may develop trust by fostering open communication and a culture of learning from failures</w:t>
      </w:r>
      <w:r w:rsidR="006C44E4">
        <w:rPr>
          <w:rFonts w:ascii="Times New Roman" w:eastAsia="Times New Roman" w:hAnsi="Times New Roman" w:cs="Times New Roman"/>
          <w:sz w:val="24"/>
          <w:szCs w:val="24"/>
        </w:rPr>
        <w:fldChar w:fldCharType="begin"/>
      </w:r>
      <w:r w:rsidR="006C44E4">
        <w:rPr>
          <w:rFonts w:ascii="Times New Roman" w:eastAsia="Times New Roman" w:hAnsi="Times New Roman" w:cs="Times New Roman"/>
          <w:sz w:val="24"/>
          <w:szCs w:val="24"/>
        </w:rPr>
        <w:instrText xml:space="preserve"> ADDIN ZOTERO_ITEM CSL_CITATION {"citationID":"iLFXXwrx","properties":{"formattedCitation":"[36]","plainCitation":"[36]","noteIndex":0},"citationItems":[{"id":7569,"uris":["http://zotero.org/users/16652950/items/SGNCFRMB"],"itemData":{"id":7569,"type":"article-journal","abstract":"An increasing number of companies aim to enable their development teams to work in an agile manner. When introducing agile teams, companies face several challenges. This paper explores the kind of leadership needed to support teams to work in an agile way. One theoretical agile leadership concept describes a Scrum Master who is supposed to empower the team to lead itself. Empirical findings on such a leadership role are controversial. We still have not understood how leadership unfolds in a team that is by definition self-organizing. Further exploration is needed to better understand leadership in agile teams. Our goal is to explore how leadership changes while the team matures using the example of the Scrum Master. Through a grounded theory study containing 75 practitioners from 11 divisions at the Robert Bosch GmbH we identified a set of nine leadership roles that are transferred from the Scrum Master to the Development Team while it matures. We uncovered that a leadership gap and a supportive internal team climate are enablers of the role transfer process, whereas role conflicts may diminish the role transfer. To make the Scrum Master change in a mature team, team members need to receive trust and freedom to take on a leadership role which was previously filled by the Scrum Master. We conclude with practical implications for managers, Product Owners, Development Teams and Scrum Masters which they can apply in real settings.","container-title":"Empirical Software Engineering","DOI":"10.1007/s10664-021-09949-5","ISSN":"1573-7616","issue":"3","journalAbbreviation":"Empir Software Eng","language":"en","page":"41","source":"Springer Link","title":"An empirical study on changing leadership in agile teams","volume":"26","author":[{"family":"Spiegler","given":"Simone V."},{"family":"Heinecke","given":"Christoph"},{"family":"Wagner","given":"Stefan"}],"issued":{"date-parts":[["2021",3,22]]}}}],"schema":"https://github.com/citation-style-language/schema/raw/master/csl-citation.json"} </w:instrText>
      </w:r>
      <w:r w:rsidR="006C44E4">
        <w:rPr>
          <w:rFonts w:ascii="Times New Roman" w:eastAsia="Times New Roman" w:hAnsi="Times New Roman" w:cs="Times New Roman"/>
          <w:sz w:val="24"/>
          <w:szCs w:val="24"/>
        </w:rPr>
        <w:fldChar w:fldCharType="separate"/>
      </w:r>
      <w:r w:rsidR="006C44E4" w:rsidRPr="006C44E4">
        <w:rPr>
          <w:rFonts w:ascii="Times New Roman" w:hAnsi="Times New Roman" w:cs="Times New Roman"/>
          <w:sz w:val="24"/>
        </w:rPr>
        <w:t>[36]</w:t>
      </w:r>
      <w:r w:rsidR="006C44E4">
        <w:rPr>
          <w:rFonts w:ascii="Times New Roman" w:eastAsia="Times New Roman" w:hAnsi="Times New Roman" w:cs="Times New Roman"/>
          <w:sz w:val="24"/>
          <w:szCs w:val="24"/>
        </w:rPr>
        <w:fldChar w:fldCharType="end"/>
      </w:r>
      <w:r w:rsidR="00DA03AA" w:rsidRPr="00DA03AA">
        <w:rPr>
          <w:rFonts w:ascii="Times New Roman" w:eastAsia="Times New Roman" w:hAnsi="Times New Roman" w:cs="Times New Roman"/>
          <w:sz w:val="24"/>
          <w:szCs w:val="24"/>
        </w:rPr>
        <w:t>.</w:t>
      </w:r>
    </w:p>
    <w:p w14:paraId="425A7610" w14:textId="77777777" w:rsidR="004920DE" w:rsidRDefault="004920DE" w:rsidP="004920DE">
      <w:pPr>
        <w:pStyle w:val="Heading4"/>
      </w:pPr>
      <w:r>
        <w:rPr>
          <w:rStyle w:val="Strong"/>
          <w:b/>
          <w:bCs/>
        </w:rPr>
        <w:lastRenderedPageBreak/>
        <w:t>Continuous Learning and Adaptation</w:t>
      </w:r>
    </w:p>
    <w:p w14:paraId="23702C7D" w14:textId="77777777" w:rsidR="004920DE" w:rsidRDefault="004920DE" w:rsidP="004920DE">
      <w:pPr>
        <w:pStyle w:val="NormalWeb"/>
      </w:pPr>
      <w:r>
        <w:t>Agile environments thrive on adaptability, and continuous learning is essential for both teams and project managers to stay effective and responsive to change. In hybrid settings, the pace of change is often faster, requiring agile leaders to be proactive in fostering a culture of ongoing development and adaptation.</w:t>
      </w:r>
    </w:p>
    <w:p w14:paraId="735FDAC5" w14:textId="78C24409" w:rsidR="00DA03AA" w:rsidRPr="00DA03AA" w:rsidRDefault="004920DE" w:rsidP="00DA03AA">
      <w:pPr>
        <w:pStyle w:val="ListParagraph"/>
        <w:numPr>
          <w:ilvl w:val="0"/>
          <w:numId w:val="15"/>
        </w:numPr>
        <w:rPr>
          <w:rFonts w:ascii="Times New Roman" w:eastAsia="Times New Roman" w:hAnsi="Times New Roman" w:cs="Times New Roman"/>
          <w:sz w:val="24"/>
          <w:szCs w:val="24"/>
        </w:rPr>
      </w:pPr>
      <w:r>
        <w:rPr>
          <w:rStyle w:val="Strong"/>
        </w:rPr>
        <w:t>Importance of Ongoing Training and Development for Agile Leaders</w:t>
      </w:r>
      <w:r>
        <w:br/>
      </w:r>
      <w:r w:rsidR="00DA03AA" w:rsidRPr="00DA03AA">
        <w:rPr>
          <w:rFonts w:ascii="Times New Roman" w:eastAsia="Times New Roman" w:hAnsi="Times New Roman" w:cs="Times New Roman"/>
          <w:sz w:val="24"/>
          <w:szCs w:val="24"/>
        </w:rPr>
        <w:t xml:space="preserve">Project managers must prioritize their own and their teams' learning under agile leadership. Staying effective in a </w:t>
      </w:r>
      <w:proofErr w:type="gramStart"/>
      <w:r w:rsidR="00DA03AA" w:rsidRPr="00DA03AA">
        <w:rPr>
          <w:rFonts w:ascii="Times New Roman" w:eastAsia="Times New Roman" w:hAnsi="Times New Roman" w:cs="Times New Roman"/>
          <w:sz w:val="24"/>
          <w:szCs w:val="24"/>
        </w:rPr>
        <w:t>fast changing</w:t>
      </w:r>
      <w:proofErr w:type="gramEnd"/>
      <w:r w:rsidR="00DA03AA" w:rsidRPr="00DA03AA">
        <w:rPr>
          <w:rFonts w:ascii="Times New Roman" w:eastAsia="Times New Roman" w:hAnsi="Times New Roman" w:cs="Times New Roman"/>
          <w:sz w:val="24"/>
          <w:szCs w:val="24"/>
        </w:rPr>
        <w:t xml:space="preserve"> hybrid context requires ongoing training in agile methodology, new tools, and leadership. Professional development helps project managers guide their teams through obstacles and innovations. Training team members with workshops or new agile tools improves their skills and helps them adapt in hybrid situations. Continuous learning makes the team more agile and better able to handle dynamic projects</w:t>
      </w:r>
      <w:r w:rsidR="006C44E4">
        <w:rPr>
          <w:rFonts w:ascii="Times New Roman" w:eastAsia="Times New Roman" w:hAnsi="Times New Roman" w:cs="Times New Roman"/>
          <w:sz w:val="24"/>
          <w:szCs w:val="24"/>
        </w:rPr>
        <w:fldChar w:fldCharType="begin"/>
      </w:r>
      <w:r w:rsidR="006C44E4">
        <w:rPr>
          <w:rFonts w:ascii="Times New Roman" w:eastAsia="Times New Roman" w:hAnsi="Times New Roman" w:cs="Times New Roman"/>
          <w:sz w:val="24"/>
          <w:szCs w:val="24"/>
        </w:rPr>
        <w:instrText xml:space="preserve"> ADDIN ZOTERO_ITEM CSL_CITATION {"citationID":"TDaY7YCG","properties":{"formattedCitation":"[1]","plainCitation":"[1]","noteIndex":0},"citationItems":[{"id":7484,"uris":["http://zotero.org/users/16652950/items/TF6Z3BGA"],"itemData":{"id":7484,"type":"article-journal","abstract":"Given the complex and dispersed nature of construction projects, which demand collaboration among varied experts, it is crucial to reevaluate project management and execution approaches to enhance their performance. Agile principles offer a path towards heightened responsiveness within tasks and processes, addressing the construction industry’s fast-paced nature and growing client demands for timely project completion. However, adopting new management methodologies, such as Agile, needs a significant cultural shift, enabling the cultivation of multi-skilled and self-managing teams. Projectification, a growing trend in contemporary society where more activities are managed as projects, has gained significant relevance in recent years. This study examines the application of Agile project management (specifically Agile Scrum methodology) during the pre-construction phase of a construction project through the lens of Projectification. As evidenced by the research results, applying the Agile methodology in the pre-construction phase may help enhance flexibility and collaboration, enabling teams to adapt quickly to evolving project requirements and unforeseen challenges. The findings demonstrate that Agile methodologies offer numerous benefits, including enhanced adaptability, flexibility, accountability, transparency, and teamwork. Additionally, there were significant reductions in time and costs, emphasizing the value of Agile practices in construction project management.","container-title":"Buildings","DOI":"10.3390/buildings14113551","ISSN":"2075-5309","issue":"11","language":"en","license":"http://creativecommons.org/licenses/by/3.0/","note":"publisher: Multidisciplinary Digital Publishing Institute","page":"3551","source":"www.mdpi.com","title":"Agile Project Management in the Pre-Construction Stage: Facing the Challenges of Projectification in the Construction Industry","title-short":"Agile Project Management in the Pre-Construction Stage","volume":"14","author":[{"family":"Moreno","given":"Francisco"},{"family":"Forcael","given":"Eric"},{"family":"Romo","given":"Rubén"},{"family":"Orozco","given":"Francisco"},{"family":"Moroni","given":"Ginnia"},{"family":"Baesler","given":"Felipe"}],"issued":{"date-parts":[["2024",11]]}}}],"schema":"https://github.com/citation-style-language/schema/raw/master/csl-citation.json"} </w:instrText>
      </w:r>
      <w:r w:rsidR="006C44E4">
        <w:rPr>
          <w:rFonts w:ascii="Times New Roman" w:eastAsia="Times New Roman" w:hAnsi="Times New Roman" w:cs="Times New Roman"/>
          <w:sz w:val="24"/>
          <w:szCs w:val="24"/>
        </w:rPr>
        <w:fldChar w:fldCharType="separate"/>
      </w:r>
      <w:r w:rsidR="006C44E4" w:rsidRPr="006C44E4">
        <w:rPr>
          <w:rFonts w:ascii="Times New Roman" w:hAnsi="Times New Roman" w:cs="Times New Roman"/>
          <w:sz w:val="24"/>
        </w:rPr>
        <w:t>[1]</w:t>
      </w:r>
      <w:r w:rsidR="006C44E4">
        <w:rPr>
          <w:rFonts w:ascii="Times New Roman" w:eastAsia="Times New Roman" w:hAnsi="Times New Roman" w:cs="Times New Roman"/>
          <w:sz w:val="24"/>
          <w:szCs w:val="24"/>
        </w:rPr>
        <w:fldChar w:fldCharType="end"/>
      </w:r>
      <w:r w:rsidR="00DA03AA" w:rsidRPr="00DA03AA">
        <w:rPr>
          <w:rFonts w:ascii="Times New Roman" w:eastAsia="Times New Roman" w:hAnsi="Times New Roman" w:cs="Times New Roman"/>
          <w:sz w:val="24"/>
          <w:szCs w:val="24"/>
        </w:rPr>
        <w:t>.</w:t>
      </w:r>
    </w:p>
    <w:p w14:paraId="1BCF0659" w14:textId="7783A9A9" w:rsidR="004920DE" w:rsidRPr="00DA03AA" w:rsidRDefault="004920DE" w:rsidP="00DA03AA">
      <w:pPr>
        <w:pStyle w:val="ListParagraph"/>
        <w:numPr>
          <w:ilvl w:val="0"/>
          <w:numId w:val="15"/>
        </w:numPr>
        <w:rPr>
          <w:rFonts w:ascii="Times New Roman" w:eastAsia="Times New Roman" w:hAnsi="Times New Roman" w:cs="Times New Roman"/>
          <w:sz w:val="24"/>
          <w:szCs w:val="24"/>
        </w:rPr>
      </w:pPr>
      <w:r>
        <w:rPr>
          <w:rStyle w:val="Strong"/>
        </w:rPr>
        <w:t>Encouraging Feedback Loops and a Growth Mindset Within Hybrid Teams</w:t>
      </w:r>
      <w:r>
        <w:br/>
      </w:r>
      <w:r w:rsidR="00DA03AA" w:rsidRPr="00DA03AA">
        <w:rPr>
          <w:rFonts w:ascii="Times New Roman" w:eastAsia="Times New Roman" w:hAnsi="Times New Roman" w:cs="Times New Roman"/>
          <w:sz w:val="24"/>
          <w:szCs w:val="24"/>
        </w:rPr>
        <w:t>Agile project managers should promote feedback and growth in hybrid teams. Sprint retrospectives and performance reviews let team members to evaluate their work, find areas for improvement, and adjust their strategy. A growth mentality, which views failures as learning opportunities, makes teams more resilient and adaptable. Project managers can help by creating a secure space for team members to voice their concerns. This enhances performance, teamwork, and trust</w:t>
      </w:r>
      <w:r w:rsidR="006C44E4">
        <w:rPr>
          <w:rFonts w:ascii="Times New Roman" w:eastAsia="Times New Roman" w:hAnsi="Times New Roman" w:cs="Times New Roman"/>
          <w:sz w:val="24"/>
          <w:szCs w:val="24"/>
        </w:rPr>
        <w:fldChar w:fldCharType="begin"/>
      </w:r>
      <w:r w:rsidR="006C44E4">
        <w:rPr>
          <w:rFonts w:ascii="Times New Roman" w:eastAsia="Times New Roman" w:hAnsi="Times New Roman" w:cs="Times New Roman"/>
          <w:sz w:val="24"/>
          <w:szCs w:val="24"/>
        </w:rPr>
        <w:instrText xml:space="preserve"> ADDIN ZOTERO_ITEM CSL_CITATION {"citationID":"QRUAAV5c","properties":{"formattedCitation":"[37]","plainCitation":"[37]","noteIndex":0},"citationItems":[{"id":6376,"uris":["http://zotero.org/users/16652950/items/CBRDIFBL"],"itemData":{"id":6376,"type":"article-journal","abstract":"Using Artificial Intelligence (AI) in engineering and construction projects promises greater efficiency, design optimisation, and enhanced risk management, but it also raises pressing ethical questions surrounding governance, trust, and human-centered design (HCD). This multidisciplinary review critically evaluates the current state of responsible AI deployment in the built environment. Employing a systematic thematic synthesis methodology, the study organises the literature into three core domains: governance structures (e.g., regulatory frameworks and institutional oversight), trust mechanisms (e.g., transparency, explainability, stakeholder engagement), and HCD practices (e.g., participatory design and usability testing). Findings reveal fragmented approaches across these domains and tensions between rapid technical innovation and ethical imperatives. The synthesis highlights that ethical AI in construction requires context-specific governance, structured trust-building mechanisms, and user-value-driven design processes. Based on these insights, the article proposes an integrative framework for policymakers, engineering firms, and AI tool developers, and outlines a future research agenda emphasising real-world fieldwork, participatory pilots, and cross-jurisdictional policy studies. Ultimately, the review underscores the importance of embedding ethics across the AI lifecycle to ensure socially responsible, human-centred transformation in engineering and construction.","container-title":"Scientific Journal of Engineering, and Technology","DOI":"10.69739/sjet.v2i2.833","ISSN":"3007-9519","issue":"2","language":"en","license":"Copyright (c) 2025 Habib Shehu, Emmanuel Ogunleye, Mesach Olamide Atilola, Eric Iyere Eromosele, Aliu Bolade Lawal, Tobechukwu Thomas Chukwuma (Author)","page":"53-62","source":"journals.stecab.com","title":"Ethical and Responsible AI in Engineering and Construction Projects: Governance, Trust, and Human-Centered Design","title-short":"Ethical and Responsible AI in Engineering and Construction Projects","volume":"2","author":[{"family":"Shehu","given":"Habib"},{"family":"Ogunleye","given":"Emmanuel"},{"family":"Atilola","given":"Mesach Olamide"},{"family":"Eromosele","given":"Eric Iyere"},{"family":"Lawal","given":"Aliu Bolade"},{"family":"Chukwuma","given":"Tobechukwu Thomas"}],"issued":{"date-parts":[["2025",12,31]]}}}],"schema":"https://github.com/citation-style-language/schema/raw/master/csl-citation.json"} </w:instrText>
      </w:r>
      <w:r w:rsidR="006C44E4">
        <w:rPr>
          <w:rFonts w:ascii="Times New Roman" w:eastAsia="Times New Roman" w:hAnsi="Times New Roman" w:cs="Times New Roman"/>
          <w:sz w:val="24"/>
          <w:szCs w:val="24"/>
        </w:rPr>
        <w:fldChar w:fldCharType="separate"/>
      </w:r>
      <w:r w:rsidR="006C44E4" w:rsidRPr="006C44E4">
        <w:rPr>
          <w:rFonts w:ascii="Times New Roman" w:hAnsi="Times New Roman" w:cs="Times New Roman"/>
          <w:sz w:val="24"/>
        </w:rPr>
        <w:t>[37]</w:t>
      </w:r>
      <w:r w:rsidR="006C44E4">
        <w:rPr>
          <w:rFonts w:ascii="Times New Roman" w:eastAsia="Times New Roman" w:hAnsi="Times New Roman" w:cs="Times New Roman"/>
          <w:sz w:val="24"/>
          <w:szCs w:val="24"/>
        </w:rPr>
        <w:fldChar w:fldCharType="end"/>
      </w:r>
      <w:r w:rsidR="00DA03AA" w:rsidRPr="00DA03AA">
        <w:rPr>
          <w:rFonts w:ascii="Times New Roman" w:eastAsia="Times New Roman" w:hAnsi="Times New Roman" w:cs="Times New Roman"/>
          <w:sz w:val="24"/>
          <w:szCs w:val="24"/>
        </w:rPr>
        <w:t>.</w:t>
      </w:r>
    </w:p>
    <w:p w14:paraId="71E5A690" w14:textId="070A7698" w:rsidR="00DA03AA" w:rsidRPr="00DA03AA" w:rsidRDefault="00DA03AA" w:rsidP="00DA03A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DA03AA">
        <w:rPr>
          <w:rFonts w:ascii="Times New Roman" w:eastAsia="Times New Roman" w:hAnsi="Times New Roman" w:cs="Times New Roman"/>
          <w:sz w:val="24"/>
          <w:szCs w:val="24"/>
        </w:rPr>
        <w:t xml:space="preserve">ybrid agile project managers should prioritize clear communication, trust, accountability, and continual learning and adaptation. Agile leaders may overcome hybrid issues and keep teams engaged, productive, and on track by adopting these </w:t>
      </w:r>
      <w:proofErr w:type="spellStart"/>
      <w:r w:rsidRPr="00DA03AA">
        <w:rPr>
          <w:rFonts w:ascii="Times New Roman" w:eastAsia="Times New Roman" w:hAnsi="Times New Roman" w:cs="Times New Roman"/>
          <w:sz w:val="24"/>
          <w:szCs w:val="24"/>
        </w:rPr>
        <w:t>practises</w:t>
      </w:r>
      <w:proofErr w:type="spellEnd"/>
      <w:r w:rsidRPr="00DA03AA">
        <w:rPr>
          <w:rFonts w:ascii="Times New Roman" w:eastAsia="Times New Roman" w:hAnsi="Times New Roman" w:cs="Times New Roman"/>
          <w:sz w:val="24"/>
          <w:szCs w:val="24"/>
        </w:rPr>
        <w:t>. These tactics build a flexible, resilient environment where teams may thrive despite unpredictability and distance.</w:t>
      </w:r>
    </w:p>
    <w:p w14:paraId="70335002" w14:textId="650E5527" w:rsidR="004920DE" w:rsidRDefault="004920DE" w:rsidP="004920DE">
      <w:pPr>
        <w:pStyle w:val="NormalWeb"/>
      </w:pPr>
    </w:p>
    <w:p w14:paraId="7383631A" w14:textId="77777777" w:rsidR="004920DE" w:rsidRDefault="004920DE" w:rsidP="004920DE">
      <w:pPr>
        <w:pStyle w:val="Heading3"/>
      </w:pPr>
      <w:r>
        <w:rPr>
          <w:rStyle w:val="Strong"/>
          <w:b/>
          <w:bCs/>
        </w:rPr>
        <w:t>8. Conclusion</w:t>
      </w:r>
    </w:p>
    <w:p w14:paraId="127DD7EF" w14:textId="77777777" w:rsidR="004920DE" w:rsidRDefault="004920DE" w:rsidP="004920DE">
      <w:pPr>
        <w:pStyle w:val="Heading4"/>
      </w:pPr>
      <w:r>
        <w:rPr>
          <w:rStyle w:val="Strong"/>
          <w:b/>
          <w:bCs/>
        </w:rPr>
        <w:t>Summary of Key Findings</w:t>
      </w:r>
    </w:p>
    <w:p w14:paraId="77B26A7D" w14:textId="77777777" w:rsidR="00DA03AA" w:rsidRPr="00DA03AA" w:rsidRDefault="00DA03AA" w:rsidP="00DA03AA">
      <w:pPr>
        <w:spacing w:after="0" w:line="240" w:lineRule="auto"/>
        <w:rPr>
          <w:rFonts w:ascii="Times New Roman" w:eastAsia="Times New Roman" w:hAnsi="Times New Roman" w:cs="Times New Roman"/>
          <w:sz w:val="24"/>
          <w:szCs w:val="24"/>
        </w:rPr>
      </w:pPr>
      <w:r w:rsidRPr="00DA03AA">
        <w:rPr>
          <w:rFonts w:ascii="Times New Roman" w:eastAsia="Times New Roman" w:hAnsi="Times New Roman" w:cs="Times New Roman"/>
          <w:sz w:val="24"/>
          <w:szCs w:val="24"/>
        </w:rPr>
        <w:t>In hybrid agile organizations, project managers have moved from command-and-control to servant leadership. Agile project managers need leadership, technology fluency, and adaptability to manage heterogeneous teams in hybrid environments. Success requires teamwork, clear communication, and alignment between remote and on-site team members. Agile leadership helps distant teams overcome communication barriers, team cohesion, and performance issues. These complicated workplaces require balancing flexibility with control and empowering team members to take ownership.</w:t>
      </w:r>
    </w:p>
    <w:p w14:paraId="033B3145" w14:textId="77777777" w:rsidR="004920DE" w:rsidRDefault="004920DE" w:rsidP="004920DE">
      <w:pPr>
        <w:pStyle w:val="Heading4"/>
      </w:pPr>
      <w:r>
        <w:rPr>
          <w:rStyle w:val="Strong"/>
          <w:b/>
          <w:bCs/>
        </w:rPr>
        <w:t>Implications for Future Research</w:t>
      </w:r>
    </w:p>
    <w:p w14:paraId="3ED4F1F6" w14:textId="77777777" w:rsidR="00DA03AA" w:rsidRPr="00DA03AA" w:rsidRDefault="00DA03AA" w:rsidP="00DA03AA">
      <w:pPr>
        <w:spacing w:after="0" w:line="240" w:lineRule="auto"/>
        <w:rPr>
          <w:rFonts w:ascii="Times New Roman" w:eastAsia="Times New Roman" w:hAnsi="Times New Roman" w:cs="Times New Roman"/>
          <w:sz w:val="24"/>
          <w:szCs w:val="24"/>
        </w:rPr>
      </w:pPr>
      <w:r w:rsidRPr="00DA03AA">
        <w:rPr>
          <w:rFonts w:ascii="Times New Roman" w:eastAsia="Times New Roman" w:hAnsi="Times New Roman" w:cs="Times New Roman"/>
          <w:sz w:val="24"/>
          <w:szCs w:val="24"/>
        </w:rPr>
        <w:lastRenderedPageBreak/>
        <w:t>Hybrid agile project management is becoming more important, yet research is lacking. Most project management literature emphasizes agile or traditional methods, not hybrid ones. Agile leadership's effects on long-term project success and team dynamics should be studied in hybrid situations. Further research is needed to determine how agile frameworks like Scrum and Kanban may be adapted to hybrid workplaces and how technology might aid distant collaboration and performance tracking. Future research should examine leadership styles and team participation in hybrid agile initiatives.</w:t>
      </w:r>
    </w:p>
    <w:p w14:paraId="2C436E68" w14:textId="77777777" w:rsidR="004920DE" w:rsidRDefault="004920DE" w:rsidP="004920DE">
      <w:pPr>
        <w:pStyle w:val="Heading4"/>
      </w:pPr>
      <w:r>
        <w:rPr>
          <w:rStyle w:val="Strong"/>
          <w:b/>
          <w:bCs/>
        </w:rPr>
        <w:t>Final Thoughts</w:t>
      </w:r>
    </w:p>
    <w:p w14:paraId="2BEAD098" w14:textId="40F2A2F3" w:rsidR="00DA03AA" w:rsidRDefault="00DA03AA" w:rsidP="00DA03AA">
      <w:pPr>
        <w:spacing w:after="0" w:line="240" w:lineRule="auto"/>
        <w:rPr>
          <w:rFonts w:ascii="Times New Roman" w:eastAsia="Times New Roman" w:hAnsi="Times New Roman" w:cs="Times New Roman"/>
          <w:sz w:val="24"/>
          <w:szCs w:val="24"/>
        </w:rPr>
      </w:pPr>
      <w:r w:rsidRPr="00DA03AA">
        <w:rPr>
          <w:rFonts w:ascii="Times New Roman" w:eastAsia="Times New Roman" w:hAnsi="Times New Roman" w:cs="Times New Roman"/>
          <w:sz w:val="24"/>
          <w:szCs w:val="24"/>
        </w:rPr>
        <w:t>As firms adopt hybrid work environments, project management will increasingly use agile techniques to manage complexity, ambiguity, and remote work. Agile leadership is a philosophy that empowers teams to produce high-quality results quickly and efficiently. In an ever-changing landscape, hybrid agile project managers will drive innovation, facilitate collaboration, and ensure project success.</w:t>
      </w:r>
    </w:p>
    <w:p w14:paraId="376209BD" w14:textId="471C59BF" w:rsidR="009C7243" w:rsidRDefault="009C7243" w:rsidP="00DA03AA">
      <w:pPr>
        <w:spacing w:after="0" w:line="240" w:lineRule="auto"/>
        <w:rPr>
          <w:rFonts w:ascii="Times New Roman" w:eastAsia="Times New Roman" w:hAnsi="Times New Roman" w:cs="Times New Roman"/>
          <w:sz w:val="24"/>
          <w:szCs w:val="24"/>
        </w:rPr>
      </w:pPr>
    </w:p>
    <w:p w14:paraId="25ABD62C" w14:textId="4C440B08" w:rsidR="009C7243" w:rsidRDefault="009C7243" w:rsidP="00DA03AA">
      <w:pPr>
        <w:spacing w:after="0" w:line="240" w:lineRule="auto"/>
        <w:rPr>
          <w:rFonts w:ascii="Times New Roman" w:eastAsia="Times New Roman" w:hAnsi="Times New Roman" w:cs="Times New Roman"/>
          <w:sz w:val="24"/>
          <w:szCs w:val="24"/>
        </w:rPr>
      </w:pPr>
    </w:p>
    <w:p w14:paraId="696822D2" w14:textId="0AF1CF46" w:rsidR="009C7243" w:rsidRDefault="009C7243" w:rsidP="00DA03A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FRENCES</w:t>
      </w:r>
    </w:p>
    <w:p w14:paraId="79A9700A" w14:textId="743C3800" w:rsidR="009C7243" w:rsidRDefault="009C7243" w:rsidP="00DA03AA">
      <w:pPr>
        <w:spacing w:after="0" w:line="240" w:lineRule="auto"/>
        <w:rPr>
          <w:rFonts w:ascii="Times New Roman" w:eastAsia="Times New Roman" w:hAnsi="Times New Roman" w:cs="Times New Roman"/>
          <w:sz w:val="24"/>
          <w:szCs w:val="24"/>
        </w:rPr>
      </w:pPr>
    </w:p>
    <w:p w14:paraId="79157906" w14:textId="77777777" w:rsidR="009C7243" w:rsidRPr="009C7243" w:rsidRDefault="009C7243" w:rsidP="009C7243">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9C7243">
        <w:rPr>
          <w:rFonts w:ascii="Times New Roman" w:hAnsi="Times New Roman" w:cs="Times New Roman"/>
          <w:sz w:val="24"/>
        </w:rPr>
        <w:t xml:space="preserve">1. </w:t>
      </w:r>
      <w:r w:rsidRPr="009C7243">
        <w:rPr>
          <w:rFonts w:ascii="Times New Roman" w:hAnsi="Times New Roman" w:cs="Times New Roman"/>
          <w:sz w:val="24"/>
        </w:rPr>
        <w:tab/>
        <w:t xml:space="preserve">Moreno F, Forcael E, Romo R, Orozco F, Moroni G, Baesler F. Agile Project Management in the Pre-Construction Stage: Facing the Challenges of Projectification in the Construction Industry. Buildings. 2024 Nov;14(11):3551. </w:t>
      </w:r>
    </w:p>
    <w:p w14:paraId="47D0D4D8"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 </w:t>
      </w:r>
      <w:r w:rsidRPr="009C7243">
        <w:rPr>
          <w:rFonts w:ascii="Times New Roman" w:hAnsi="Times New Roman" w:cs="Times New Roman"/>
          <w:sz w:val="24"/>
        </w:rPr>
        <w:tab/>
        <w:t xml:space="preserve">Battisti E, Alfiero S, Leonidou E. Remote working and digital transformation during the COVID-19 pandemic: Economic–financial impacts and psychological drivers for employees. J Bus Res. 2022 Nov;150:38–50. </w:t>
      </w:r>
    </w:p>
    <w:p w14:paraId="318243A7"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 </w:t>
      </w:r>
      <w:r w:rsidRPr="009C7243">
        <w:rPr>
          <w:rFonts w:ascii="Times New Roman" w:hAnsi="Times New Roman" w:cs="Times New Roman"/>
          <w:sz w:val="24"/>
        </w:rPr>
        <w:tab/>
        <w:t xml:space="preserve">Ndou V, Ingrosso A, Di Girolamo A. Framework for Agile Transformation: Guiding Organizations Through Cultural, Structural, and Competency Shifts in Project Management. Administrative Sciences. 2024 Nov;14(11):301. </w:t>
      </w:r>
    </w:p>
    <w:p w14:paraId="6D6A27B2"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4. </w:t>
      </w:r>
      <w:r w:rsidRPr="009C7243">
        <w:rPr>
          <w:rFonts w:ascii="Times New Roman" w:hAnsi="Times New Roman" w:cs="Times New Roman"/>
          <w:sz w:val="24"/>
        </w:rPr>
        <w:tab/>
        <w:t xml:space="preserve">Strode D, Dingsøyr T, Lindsjorn Y. A teamwork effectiveness model for agile software development. Empir Software Eng. 2022 Mar 10;27(2):56. </w:t>
      </w:r>
    </w:p>
    <w:p w14:paraId="1C81C330"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5. </w:t>
      </w:r>
      <w:r w:rsidRPr="009C7243">
        <w:rPr>
          <w:rFonts w:ascii="Times New Roman" w:hAnsi="Times New Roman" w:cs="Times New Roman"/>
          <w:sz w:val="24"/>
        </w:rPr>
        <w:tab/>
        <w:t xml:space="preserve">Esenyel V. Evolving Leadership Theories: Integrating Contemporary Theories for VUCA Realities. Administrative Sciences. 2024 Nov;14(11):270. </w:t>
      </w:r>
    </w:p>
    <w:p w14:paraId="3929D517"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6. </w:t>
      </w:r>
      <w:r w:rsidRPr="009C7243">
        <w:rPr>
          <w:rFonts w:ascii="Times New Roman" w:hAnsi="Times New Roman" w:cs="Times New Roman"/>
          <w:sz w:val="24"/>
        </w:rPr>
        <w:tab/>
        <w:t xml:space="preserve">Hidalgo ES. Adapting the scrum framework for agile project management in science: case study of a distributed research initiative. Heliyon. 2019 Mar 1;5(3):e01447. </w:t>
      </w:r>
    </w:p>
    <w:p w14:paraId="14E0A63B"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7. </w:t>
      </w:r>
      <w:r w:rsidRPr="009C7243">
        <w:rPr>
          <w:rFonts w:ascii="Times New Roman" w:hAnsi="Times New Roman" w:cs="Times New Roman"/>
          <w:sz w:val="24"/>
        </w:rPr>
        <w:tab/>
        <w:t xml:space="preserve">Alami A, Krancher O. How Scrum adds value to achieving software quality? Empir Software Eng. 2022 Sep 20;27(7):165. </w:t>
      </w:r>
    </w:p>
    <w:p w14:paraId="0955D4DE"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8. </w:t>
      </w:r>
      <w:r w:rsidRPr="009C7243">
        <w:rPr>
          <w:rFonts w:ascii="Times New Roman" w:hAnsi="Times New Roman" w:cs="Times New Roman"/>
          <w:sz w:val="24"/>
        </w:rPr>
        <w:tab/>
        <w:t xml:space="preserve">Nazir S, Price B, Surendra NC, Kopp K. Adapting agile development practices for hyper-agile environments: lessons learned from a COVID-19 emergency response research project. Inf Technol Manag. 2022;23(3):193–211. </w:t>
      </w:r>
    </w:p>
    <w:p w14:paraId="3CD3FB4D"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lastRenderedPageBreak/>
        <w:t xml:space="preserve">9. </w:t>
      </w:r>
      <w:r w:rsidRPr="009C7243">
        <w:rPr>
          <w:rFonts w:ascii="Times New Roman" w:hAnsi="Times New Roman" w:cs="Times New Roman"/>
          <w:sz w:val="24"/>
        </w:rPr>
        <w:tab/>
        <w:t>Kuster J, Bachmann C, Hubmann M, Lippmann R, Schneider P. Leadership. In: Kuster J, Bachmann C, Hubmann M, Lippmann R, Schneider P, editors. Project Management Handbook: Agile – Traditional – Hybrid [Internet]. Berlin, Heidelberg: Springer; 2023 [cited 2025 Sep 10]. p. 309–57. Available from: https://doi.org/10.1007/978-3-662-66211-3_4</w:t>
      </w:r>
    </w:p>
    <w:p w14:paraId="2B5C8AB9"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0. </w:t>
      </w:r>
      <w:r w:rsidRPr="009C7243">
        <w:rPr>
          <w:rFonts w:ascii="Times New Roman" w:hAnsi="Times New Roman" w:cs="Times New Roman"/>
          <w:sz w:val="24"/>
        </w:rPr>
        <w:tab/>
        <w:t xml:space="preserve">Ilag BN. Tools and Technology for Effective Remote Work. IJCA. 2021 Feb 20;174(21):13–6. </w:t>
      </w:r>
    </w:p>
    <w:p w14:paraId="18429534"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1. </w:t>
      </w:r>
      <w:r w:rsidRPr="009C7243">
        <w:rPr>
          <w:rFonts w:ascii="Times New Roman" w:hAnsi="Times New Roman" w:cs="Times New Roman"/>
          <w:sz w:val="24"/>
        </w:rPr>
        <w:tab/>
        <w:t xml:space="preserve">LeBlanc LA, Nosik MR. Planning and Leading Effective Meetings. Behav Anal Pract. 2019 Jan 28;12(3):696–708. </w:t>
      </w:r>
    </w:p>
    <w:p w14:paraId="4D62B5FF"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2. </w:t>
      </w:r>
      <w:r w:rsidRPr="009C7243">
        <w:rPr>
          <w:rFonts w:ascii="Times New Roman" w:hAnsi="Times New Roman" w:cs="Times New Roman"/>
          <w:sz w:val="24"/>
        </w:rPr>
        <w:tab/>
        <w:t xml:space="preserve">Hanzis A, Hallo L. The Experiences and Views of Employees on Hybrid Ways of Working. Administrative Sciences. 2024 Oct;14(10):263. </w:t>
      </w:r>
    </w:p>
    <w:p w14:paraId="5EECC3C3"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3. </w:t>
      </w:r>
      <w:r w:rsidRPr="009C7243">
        <w:rPr>
          <w:rFonts w:ascii="Times New Roman" w:hAnsi="Times New Roman" w:cs="Times New Roman"/>
          <w:sz w:val="24"/>
        </w:rPr>
        <w:tab/>
        <w:t xml:space="preserve">Morrison-Smith S, Ruiz J. Challenges and barriers in virtual teams: a literature review. SN Appl Sci. 2020 May 20;2(6):1096. </w:t>
      </w:r>
    </w:p>
    <w:p w14:paraId="3C1EFEA9"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4. </w:t>
      </w:r>
      <w:r w:rsidRPr="009C7243">
        <w:rPr>
          <w:rFonts w:ascii="Times New Roman" w:hAnsi="Times New Roman" w:cs="Times New Roman"/>
          <w:sz w:val="24"/>
        </w:rPr>
        <w:tab/>
        <w:t xml:space="preserve">Mohammad A, Kollamana JM. Causes and Mitigation Practices of Requirement Volatility in Agile Software Development. Informatics. 2024 Mar;11(1):12. </w:t>
      </w:r>
    </w:p>
    <w:p w14:paraId="0C1C65AD"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5. </w:t>
      </w:r>
      <w:r w:rsidRPr="009C7243">
        <w:rPr>
          <w:rFonts w:ascii="Times New Roman" w:hAnsi="Times New Roman" w:cs="Times New Roman"/>
          <w:sz w:val="24"/>
        </w:rPr>
        <w:tab/>
        <w:t xml:space="preserve">Mustajab D. Exploring the Effectiveness of Remote and Hybrid Work Policies: A Literature Review on Workforce Management Practices. Jurnal Manajemen Bisnis. 2024 Jul 31;11(2):891–908. </w:t>
      </w:r>
    </w:p>
    <w:p w14:paraId="38754DE1"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6. </w:t>
      </w:r>
      <w:r w:rsidRPr="009C7243">
        <w:rPr>
          <w:rFonts w:ascii="Times New Roman" w:hAnsi="Times New Roman" w:cs="Times New Roman"/>
          <w:sz w:val="24"/>
        </w:rPr>
        <w:tab/>
        <w:t xml:space="preserve">Bloom N, Han R, Liang J. Hybrid working from home improves retention without damaging performance. Nature. 2024;630(8018):920–5. </w:t>
      </w:r>
    </w:p>
    <w:p w14:paraId="073974C7"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7. </w:t>
      </w:r>
      <w:r w:rsidRPr="009C7243">
        <w:rPr>
          <w:rFonts w:ascii="Times New Roman" w:hAnsi="Times New Roman" w:cs="Times New Roman"/>
          <w:sz w:val="24"/>
        </w:rPr>
        <w:tab/>
        <w:t xml:space="preserve">Appoh M, Frempong D, Akinboboye O, Okoli I, Afrihyia E, Umar MO, et al. Agile-Based Project Management Strategies for Enhancing Collaboration in Cross-Functional Software Development Teams. JFMR. 2022;3(2):49–64. </w:t>
      </w:r>
    </w:p>
    <w:p w14:paraId="4241A712"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8. </w:t>
      </w:r>
      <w:r w:rsidRPr="009C7243">
        <w:rPr>
          <w:rFonts w:ascii="Times New Roman" w:hAnsi="Times New Roman" w:cs="Times New Roman"/>
          <w:sz w:val="24"/>
        </w:rPr>
        <w:tab/>
        <w:t xml:space="preserve">Hidalgo ES. Adapting the scrum framework for agile project management in science: case study of a distributed research initiative. Heliyon. 2019 Mar 1;5(3):e01447. </w:t>
      </w:r>
    </w:p>
    <w:p w14:paraId="6BB340E4"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19. </w:t>
      </w:r>
      <w:r w:rsidRPr="009C7243">
        <w:rPr>
          <w:rFonts w:ascii="Times New Roman" w:hAnsi="Times New Roman" w:cs="Times New Roman"/>
          <w:sz w:val="24"/>
        </w:rPr>
        <w:tab/>
        <w:t xml:space="preserve">Shakeri H, Khalilzadeh M. Analysis of factors affecting project communications with a hybrid DEMATEL-ISM approach (A case study in Iran). Heliyon. 2020 Aug 4;6(8):e04430. </w:t>
      </w:r>
    </w:p>
    <w:p w14:paraId="56CD657C"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0. </w:t>
      </w:r>
      <w:r w:rsidRPr="009C7243">
        <w:rPr>
          <w:rFonts w:ascii="Times New Roman" w:hAnsi="Times New Roman" w:cs="Times New Roman"/>
          <w:sz w:val="24"/>
        </w:rPr>
        <w:tab/>
        <w:t xml:space="preserve">Lee MY. Enacting Decentralized Authority: The Practices and Limits of Moving Beyond Hierarchy. Administrative Science Quarterly. 2024 Sep 1;69(3):791–833. </w:t>
      </w:r>
    </w:p>
    <w:p w14:paraId="20BB2D3A"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1. </w:t>
      </w:r>
      <w:r w:rsidRPr="009C7243">
        <w:rPr>
          <w:rFonts w:ascii="Times New Roman" w:hAnsi="Times New Roman" w:cs="Times New Roman"/>
          <w:sz w:val="24"/>
        </w:rPr>
        <w:tab/>
        <w:t xml:space="preserve">Fawzy A, Tahir A, Galster M, Liang P. Exploring data management challenges and solutions in agile software development: a literature review and practitioner survey. Empir Software Eng. 2025 Mar 5;30(3):77. </w:t>
      </w:r>
    </w:p>
    <w:p w14:paraId="47C2C21E"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2. </w:t>
      </w:r>
      <w:r w:rsidRPr="009C7243">
        <w:rPr>
          <w:rFonts w:ascii="Times New Roman" w:hAnsi="Times New Roman" w:cs="Times New Roman"/>
          <w:sz w:val="24"/>
        </w:rPr>
        <w:tab/>
        <w:t xml:space="preserve">Paredes-Saavedra M, Vallejos M, Huancahuire-Vega S, Morales-García WC, Geraldo-Campos LA. Work Team Effectiveness: Importance of Organizational Culture, Work </w:t>
      </w:r>
      <w:r w:rsidRPr="009C7243">
        <w:rPr>
          <w:rFonts w:ascii="Times New Roman" w:hAnsi="Times New Roman" w:cs="Times New Roman"/>
          <w:sz w:val="24"/>
        </w:rPr>
        <w:lastRenderedPageBreak/>
        <w:t xml:space="preserve">Climate, Leadership, Creative Synergy, and Emotional Intelligence in University Employees. Administrative Sciences. 2024 Nov;14(11):280. </w:t>
      </w:r>
    </w:p>
    <w:p w14:paraId="159DCDA5"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3. </w:t>
      </w:r>
      <w:r w:rsidRPr="009C7243">
        <w:rPr>
          <w:rFonts w:ascii="Times New Roman" w:hAnsi="Times New Roman" w:cs="Times New Roman"/>
          <w:sz w:val="24"/>
        </w:rPr>
        <w:tab/>
        <w:t xml:space="preserve">Kordova S, Hirschprung RS. Effectiveness of the forced usage of alternative digital platforms during the COVID-19 pandemic in project communication management. Heliyon. 2023 Nov 4;9(11):e21812. </w:t>
      </w:r>
    </w:p>
    <w:p w14:paraId="61E6F720"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4. </w:t>
      </w:r>
      <w:r w:rsidRPr="009C7243">
        <w:rPr>
          <w:rFonts w:ascii="Times New Roman" w:hAnsi="Times New Roman" w:cs="Times New Roman"/>
          <w:sz w:val="24"/>
        </w:rPr>
        <w:tab/>
        <w:t xml:space="preserve">Asfour L, Saleh AM, Abu-Wardeh Y. The Role of Servant Leadership in Fostering Psychological Safety Among Nurses in Jordanian Hospitals. J Nurs Manag. 2025 Jun 17;2025:1028249. </w:t>
      </w:r>
    </w:p>
    <w:p w14:paraId="74A36BB3"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5. </w:t>
      </w:r>
      <w:r w:rsidRPr="009C7243">
        <w:rPr>
          <w:rFonts w:ascii="Times New Roman" w:hAnsi="Times New Roman" w:cs="Times New Roman"/>
          <w:sz w:val="24"/>
        </w:rPr>
        <w:tab/>
        <w:t xml:space="preserve">Prebanić KR, Vukomanović M. Exploring Stakeholder Engagement Process as the Success Factor for Infrastructure Projects. Buildings. 2023 Jul;13(7):1785. </w:t>
      </w:r>
    </w:p>
    <w:p w14:paraId="3C67B381"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6. </w:t>
      </w:r>
      <w:r w:rsidRPr="009C7243">
        <w:rPr>
          <w:rFonts w:ascii="Times New Roman" w:hAnsi="Times New Roman" w:cs="Times New Roman"/>
          <w:sz w:val="24"/>
        </w:rPr>
        <w:tab/>
        <w:t xml:space="preserve">Aggrawal S, Magana AJ. Teamwork Conflict Management Training and Conflict Resolution Practice via Large Language Models. Future Internet. 2024 May;16(5):177. </w:t>
      </w:r>
    </w:p>
    <w:p w14:paraId="715E30E7"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7. </w:t>
      </w:r>
      <w:r w:rsidRPr="009C7243">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45871457"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8. </w:t>
      </w:r>
      <w:r w:rsidRPr="009C7243">
        <w:rPr>
          <w:rFonts w:ascii="Times New Roman" w:hAnsi="Times New Roman" w:cs="Times New Roman"/>
          <w:sz w:val="24"/>
        </w:rPr>
        <w:tab/>
        <w:t xml:space="preserve">Kadenic MD, Koumaditis K, Junker-Jensen L. Mastering scrum with a focus on team maturity and key components of scrum. Information and Software Technology. 2023 Jan 1;153:107079. </w:t>
      </w:r>
    </w:p>
    <w:p w14:paraId="6A242259"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29. </w:t>
      </w:r>
      <w:r w:rsidRPr="009C7243">
        <w:rPr>
          <w:rFonts w:ascii="Times New Roman" w:hAnsi="Times New Roman" w:cs="Times New Roman"/>
          <w:sz w:val="24"/>
        </w:rPr>
        <w:tab/>
        <w:t xml:space="preserve">Pérez Castillo YJ, Orantes Jiménez SD, Letelier Torres PO. Sprint Management in Agile Approach: Progress and Velocity Evaluation Applying Machine Learning. Information. 2024 Nov;15(11):726. </w:t>
      </w:r>
    </w:p>
    <w:p w14:paraId="07469AE2"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0. </w:t>
      </w:r>
      <w:r w:rsidRPr="009C7243">
        <w:rPr>
          <w:rFonts w:ascii="Times New Roman" w:hAnsi="Times New Roman" w:cs="Times New Roman"/>
          <w:sz w:val="24"/>
        </w:rPr>
        <w:tab/>
        <w:t xml:space="preserve">Gibson CB, Gilson LL, Griffith TL, O’Neill TA. Should employees be required to return to the office? Organ Dyn. 2023;52(2):100981. </w:t>
      </w:r>
    </w:p>
    <w:p w14:paraId="3AB08ED1"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1. </w:t>
      </w:r>
      <w:r w:rsidRPr="009C7243">
        <w:rPr>
          <w:rFonts w:ascii="Times New Roman" w:hAnsi="Times New Roman" w:cs="Times New Roman"/>
          <w:sz w:val="24"/>
        </w:rPr>
        <w:tab/>
        <w:t xml:space="preserve">Mirzaei M, Mabin VJ, Zwikael O. Customising Hybrid project management methodologies. Production Planning &amp; Control. 2025 Jul 4;36(9):1188–205. </w:t>
      </w:r>
    </w:p>
    <w:p w14:paraId="2263C30A"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2. </w:t>
      </w:r>
      <w:r w:rsidRPr="009C7243">
        <w:rPr>
          <w:rFonts w:ascii="Times New Roman" w:hAnsi="Times New Roman" w:cs="Times New Roman"/>
          <w:sz w:val="24"/>
        </w:rPr>
        <w:tab/>
        <w:t xml:space="preserve">Chinyuku C, Qutieshat A. The Impact of Remote Work on Building Effective Teams: Exploring the Challenges of Fostering Team Cohesion in Remote Work Environments, A brief review of literature. International Journal of Advanced Business Studies. 2025 May 30;4(2):133–48. </w:t>
      </w:r>
    </w:p>
    <w:p w14:paraId="683E2BAD"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3. </w:t>
      </w:r>
      <w:r w:rsidRPr="009C7243">
        <w:rPr>
          <w:rFonts w:ascii="Times New Roman" w:hAnsi="Times New Roman" w:cs="Times New Roman"/>
          <w:sz w:val="24"/>
        </w:rPr>
        <w:tab/>
        <w:t xml:space="preserve">Leong J, May Yee K, Baitsegi O, Palanisamy L, Ramasamy RK. Hybrid Project Management between Traditional Software Development Lifecycle and Agile Based Product Development for Future Sustainability. Sustainability. 2023 Jan;15(2):1121. </w:t>
      </w:r>
    </w:p>
    <w:p w14:paraId="341E6BE8"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4. </w:t>
      </w:r>
      <w:r w:rsidRPr="009C7243">
        <w:rPr>
          <w:rFonts w:ascii="Times New Roman" w:hAnsi="Times New Roman" w:cs="Times New Roman"/>
          <w:sz w:val="24"/>
        </w:rPr>
        <w:tab/>
        <w:t xml:space="preserve">Irfan M, Khan SZ, Hassan N, Hassan M, Habib M, Khan S, et al. Role of Project Planning and Project Manager Competencies on Public Sector Project Success. Sustainability. 2021 Jan;13(3):1421. </w:t>
      </w:r>
    </w:p>
    <w:p w14:paraId="0E1E77E1"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lastRenderedPageBreak/>
        <w:t xml:space="preserve">35. </w:t>
      </w:r>
      <w:r w:rsidRPr="009C7243">
        <w:rPr>
          <w:rFonts w:ascii="Times New Roman" w:hAnsi="Times New Roman" w:cs="Times New Roman"/>
          <w:sz w:val="24"/>
        </w:rPr>
        <w:tab/>
        <w:t>Zasa FP, Patrucco A, Pellizzoni E. Managing the Hybrid Organization: How Can Agile and Traditional Project Management Coexist? Research-Technology Management [Internet]. 2020 Nov 19 [cited 2025 Sep 10]; Available from: https://www.tandfonline.com/doi/abs/10.1080/08956308.2021.1843331</w:t>
      </w:r>
    </w:p>
    <w:p w14:paraId="41E9A8FD"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6. </w:t>
      </w:r>
      <w:r w:rsidRPr="009C7243">
        <w:rPr>
          <w:rFonts w:ascii="Times New Roman" w:hAnsi="Times New Roman" w:cs="Times New Roman"/>
          <w:sz w:val="24"/>
        </w:rPr>
        <w:tab/>
        <w:t xml:space="preserve">Spiegler SV, Heinecke C, Wagner S. An empirical study on changing leadership in agile teams. Empir Software Eng. 2021 Mar 22;26(3):41. </w:t>
      </w:r>
    </w:p>
    <w:p w14:paraId="3C04B8DE" w14:textId="77777777" w:rsidR="009C7243" w:rsidRPr="009C7243" w:rsidRDefault="009C7243" w:rsidP="009C7243">
      <w:pPr>
        <w:pStyle w:val="Bibliography"/>
        <w:rPr>
          <w:rFonts w:ascii="Times New Roman" w:hAnsi="Times New Roman" w:cs="Times New Roman"/>
          <w:sz w:val="24"/>
        </w:rPr>
      </w:pPr>
      <w:r w:rsidRPr="009C7243">
        <w:rPr>
          <w:rFonts w:ascii="Times New Roman" w:hAnsi="Times New Roman" w:cs="Times New Roman"/>
          <w:sz w:val="24"/>
        </w:rPr>
        <w:t xml:space="preserve">37. </w:t>
      </w:r>
      <w:r w:rsidRPr="009C7243">
        <w:rPr>
          <w:rFonts w:ascii="Times New Roman" w:hAnsi="Times New Roman" w:cs="Times New Roman"/>
          <w:sz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453D4851" w14:textId="36F50A2D" w:rsidR="009C7243" w:rsidRPr="00DA03AA" w:rsidRDefault="009C7243" w:rsidP="00DA03A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AAD0297" w14:textId="77777777" w:rsidR="00175EE6" w:rsidRDefault="00175EE6" w:rsidP="00DA03AA">
      <w:pPr>
        <w:pStyle w:val="NormalWeb"/>
      </w:pPr>
    </w:p>
    <w:sectPr w:rsidR="00175EE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13272" w14:textId="77777777" w:rsidR="00E36DDD" w:rsidRDefault="00E36DDD" w:rsidP="00A061A5">
      <w:pPr>
        <w:spacing w:after="0" w:line="240" w:lineRule="auto"/>
      </w:pPr>
      <w:r>
        <w:separator/>
      </w:r>
    </w:p>
  </w:endnote>
  <w:endnote w:type="continuationSeparator" w:id="0">
    <w:p w14:paraId="7B7509E6" w14:textId="77777777" w:rsidR="00E36DDD" w:rsidRDefault="00E36DDD" w:rsidP="00A0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F37E1" w14:textId="77777777" w:rsidR="00A061A5" w:rsidRDefault="00A061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74F5E" w14:textId="77777777" w:rsidR="00A061A5" w:rsidRDefault="00A061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BC5B3" w14:textId="77777777" w:rsidR="00A061A5" w:rsidRDefault="00A06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A6934" w14:textId="77777777" w:rsidR="00E36DDD" w:rsidRDefault="00E36DDD" w:rsidP="00A061A5">
      <w:pPr>
        <w:spacing w:after="0" w:line="240" w:lineRule="auto"/>
      </w:pPr>
      <w:r>
        <w:separator/>
      </w:r>
    </w:p>
  </w:footnote>
  <w:footnote w:type="continuationSeparator" w:id="0">
    <w:p w14:paraId="7A7EBC6B" w14:textId="77777777" w:rsidR="00E36DDD" w:rsidRDefault="00E36DDD" w:rsidP="00A061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D2E39" w14:textId="71BB4131" w:rsidR="00A061A5" w:rsidRDefault="00A061A5">
    <w:pPr>
      <w:pStyle w:val="Header"/>
    </w:pPr>
    <w:r>
      <w:rPr>
        <w:noProof/>
      </w:rPr>
      <w:pict w14:anchorId="12CD86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5904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EC551" w14:textId="2D3CCC21" w:rsidR="00A061A5" w:rsidRDefault="00A061A5">
    <w:pPr>
      <w:pStyle w:val="Header"/>
    </w:pPr>
    <w:r>
      <w:rPr>
        <w:noProof/>
      </w:rPr>
      <w:pict w14:anchorId="03995A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5904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626D7" w14:textId="0F5E365C" w:rsidR="00A061A5" w:rsidRDefault="00A061A5">
    <w:pPr>
      <w:pStyle w:val="Header"/>
    </w:pPr>
    <w:r>
      <w:rPr>
        <w:noProof/>
      </w:rPr>
      <w:pict w14:anchorId="7DA3C8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5904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837A8"/>
    <w:multiLevelType w:val="multilevel"/>
    <w:tmpl w:val="D31ECC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E96410"/>
    <w:multiLevelType w:val="multilevel"/>
    <w:tmpl w:val="E7CAF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1D7ABB"/>
    <w:multiLevelType w:val="multilevel"/>
    <w:tmpl w:val="2F96D8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347468"/>
    <w:multiLevelType w:val="multilevel"/>
    <w:tmpl w:val="2154FECC"/>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4238EE"/>
    <w:multiLevelType w:val="multilevel"/>
    <w:tmpl w:val="884A0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F82516"/>
    <w:multiLevelType w:val="multilevel"/>
    <w:tmpl w:val="A4282746"/>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796D4A"/>
    <w:multiLevelType w:val="multilevel"/>
    <w:tmpl w:val="150CC4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F83914"/>
    <w:multiLevelType w:val="multilevel"/>
    <w:tmpl w:val="EF60EC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7E1331"/>
    <w:multiLevelType w:val="multilevel"/>
    <w:tmpl w:val="244A76DC"/>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56B2294"/>
    <w:multiLevelType w:val="multilevel"/>
    <w:tmpl w:val="7C82F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7F75A58"/>
    <w:multiLevelType w:val="multilevel"/>
    <w:tmpl w:val="442A8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A204C5"/>
    <w:multiLevelType w:val="multilevel"/>
    <w:tmpl w:val="30EC2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C83AF1"/>
    <w:multiLevelType w:val="multilevel"/>
    <w:tmpl w:val="CFE62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0DA6280"/>
    <w:multiLevelType w:val="multilevel"/>
    <w:tmpl w:val="36B67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211F4E"/>
    <w:multiLevelType w:val="multilevel"/>
    <w:tmpl w:val="42007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0"/>
  </w:num>
  <w:num w:numId="3">
    <w:abstractNumId w:val="3"/>
  </w:num>
  <w:num w:numId="4">
    <w:abstractNumId w:val="14"/>
  </w:num>
  <w:num w:numId="5">
    <w:abstractNumId w:val="2"/>
  </w:num>
  <w:num w:numId="6">
    <w:abstractNumId w:val="13"/>
  </w:num>
  <w:num w:numId="7">
    <w:abstractNumId w:val="5"/>
  </w:num>
  <w:num w:numId="8">
    <w:abstractNumId w:val="7"/>
  </w:num>
  <w:num w:numId="9">
    <w:abstractNumId w:val="11"/>
  </w:num>
  <w:num w:numId="10">
    <w:abstractNumId w:val="10"/>
  </w:num>
  <w:num w:numId="11">
    <w:abstractNumId w:val="12"/>
  </w:num>
  <w:num w:numId="12">
    <w:abstractNumId w:val="9"/>
  </w:num>
  <w:num w:numId="13">
    <w:abstractNumId w:val="4"/>
  </w:num>
  <w:num w:numId="14">
    <w:abstractNumId w:val="6"/>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0DE"/>
    <w:rsid w:val="00023B6D"/>
    <w:rsid w:val="00175EE6"/>
    <w:rsid w:val="001D037C"/>
    <w:rsid w:val="0026661D"/>
    <w:rsid w:val="002B64AB"/>
    <w:rsid w:val="00353883"/>
    <w:rsid w:val="004920DE"/>
    <w:rsid w:val="005E622E"/>
    <w:rsid w:val="006469E8"/>
    <w:rsid w:val="006A239E"/>
    <w:rsid w:val="006A3B55"/>
    <w:rsid w:val="006A6C7F"/>
    <w:rsid w:val="006C44E4"/>
    <w:rsid w:val="00712EE4"/>
    <w:rsid w:val="009B39FA"/>
    <w:rsid w:val="009C7243"/>
    <w:rsid w:val="00A061A5"/>
    <w:rsid w:val="00B16521"/>
    <w:rsid w:val="00C16499"/>
    <w:rsid w:val="00C454B1"/>
    <w:rsid w:val="00D70B28"/>
    <w:rsid w:val="00D82065"/>
    <w:rsid w:val="00DA03AA"/>
    <w:rsid w:val="00E36DDD"/>
    <w:rsid w:val="00E87AD4"/>
    <w:rsid w:val="00EE1301"/>
    <w:rsid w:val="00EE5789"/>
    <w:rsid w:val="00F440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2B44227"/>
  <w15:chartTrackingRefBased/>
  <w15:docId w15:val="{BB2EE254-F42D-49AA-B5EE-FE243CD36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4920D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4920D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920D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4920DE"/>
    <w:rPr>
      <w:rFonts w:ascii="Times New Roman" w:eastAsia="Times New Roman" w:hAnsi="Times New Roman" w:cs="Times New Roman"/>
      <w:b/>
      <w:bCs/>
      <w:sz w:val="24"/>
      <w:szCs w:val="24"/>
    </w:rPr>
  </w:style>
  <w:style w:type="character" w:styleId="Strong">
    <w:name w:val="Strong"/>
    <w:basedOn w:val="DefaultParagraphFont"/>
    <w:uiPriority w:val="22"/>
    <w:qFormat/>
    <w:rsid w:val="004920DE"/>
    <w:rPr>
      <w:b/>
      <w:bCs/>
    </w:rPr>
  </w:style>
  <w:style w:type="paragraph" w:styleId="NormalWeb">
    <w:name w:val="Normal (Web)"/>
    <w:basedOn w:val="Normal"/>
    <w:uiPriority w:val="99"/>
    <w:unhideWhenUsed/>
    <w:rsid w:val="004920D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4400D"/>
    <w:pPr>
      <w:ind w:left="720"/>
      <w:contextualSpacing/>
    </w:pPr>
  </w:style>
  <w:style w:type="paragraph" w:styleId="Title">
    <w:name w:val="Title"/>
    <w:basedOn w:val="Normal"/>
    <w:next w:val="Normal"/>
    <w:link w:val="TitleChar"/>
    <w:uiPriority w:val="99"/>
    <w:qFormat/>
    <w:rsid w:val="00EE5789"/>
    <w:pPr>
      <w:pBdr>
        <w:bottom w:val="single" w:sz="8" w:space="4" w:color="4F81BD"/>
      </w:pBdr>
      <w:spacing w:before="100" w:beforeAutospacing="1" w:after="300" w:line="240" w:lineRule="auto"/>
      <w:contextualSpacing/>
    </w:pPr>
    <w:rPr>
      <w:rFonts w:ascii="Calibri" w:eastAsia="MS Gothic" w:hAnsi="Calibri" w:cs="Times New Roman"/>
      <w:color w:val="17365D"/>
      <w:spacing w:val="5"/>
      <w:kern w:val="28"/>
      <w:sz w:val="52"/>
      <w:szCs w:val="52"/>
    </w:rPr>
  </w:style>
  <w:style w:type="character" w:customStyle="1" w:styleId="TitleChar">
    <w:name w:val="Title Char"/>
    <w:basedOn w:val="DefaultParagraphFont"/>
    <w:link w:val="Title"/>
    <w:uiPriority w:val="99"/>
    <w:rsid w:val="00EE5789"/>
    <w:rPr>
      <w:rFonts w:ascii="Calibri" w:eastAsia="MS Gothic" w:hAnsi="Calibri" w:cs="Times New Roman"/>
      <w:color w:val="17365D"/>
      <w:spacing w:val="5"/>
      <w:kern w:val="28"/>
      <w:sz w:val="52"/>
      <w:szCs w:val="52"/>
    </w:rPr>
  </w:style>
  <w:style w:type="paragraph" w:styleId="Bibliography">
    <w:name w:val="Bibliography"/>
    <w:basedOn w:val="Normal"/>
    <w:next w:val="Normal"/>
    <w:uiPriority w:val="37"/>
    <w:unhideWhenUsed/>
    <w:rsid w:val="009C7243"/>
    <w:pPr>
      <w:tabs>
        <w:tab w:val="left" w:pos="504"/>
      </w:tabs>
      <w:spacing w:after="240" w:line="240" w:lineRule="auto"/>
      <w:ind w:left="504" w:hanging="504"/>
    </w:pPr>
  </w:style>
  <w:style w:type="character" w:styleId="Hyperlink">
    <w:name w:val="Hyperlink"/>
    <w:basedOn w:val="DefaultParagraphFont"/>
    <w:uiPriority w:val="99"/>
    <w:unhideWhenUsed/>
    <w:rsid w:val="0026661D"/>
    <w:rPr>
      <w:color w:val="0563C1" w:themeColor="hyperlink"/>
      <w:u w:val="single"/>
    </w:rPr>
  </w:style>
  <w:style w:type="character" w:styleId="UnresolvedMention">
    <w:name w:val="Unresolved Mention"/>
    <w:basedOn w:val="DefaultParagraphFont"/>
    <w:uiPriority w:val="99"/>
    <w:semiHidden/>
    <w:unhideWhenUsed/>
    <w:rsid w:val="0026661D"/>
    <w:rPr>
      <w:color w:val="605E5C"/>
      <w:shd w:val="clear" w:color="auto" w:fill="E1DFDD"/>
    </w:rPr>
  </w:style>
  <w:style w:type="paragraph" w:styleId="Header">
    <w:name w:val="header"/>
    <w:basedOn w:val="Normal"/>
    <w:link w:val="HeaderChar"/>
    <w:uiPriority w:val="99"/>
    <w:unhideWhenUsed/>
    <w:rsid w:val="00A061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1A5"/>
  </w:style>
  <w:style w:type="paragraph" w:styleId="Footer">
    <w:name w:val="footer"/>
    <w:basedOn w:val="Normal"/>
    <w:link w:val="FooterChar"/>
    <w:uiPriority w:val="99"/>
    <w:unhideWhenUsed/>
    <w:rsid w:val="00A06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1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737">
      <w:bodyDiv w:val="1"/>
      <w:marLeft w:val="0"/>
      <w:marRight w:val="0"/>
      <w:marTop w:val="0"/>
      <w:marBottom w:val="0"/>
      <w:divBdr>
        <w:top w:val="none" w:sz="0" w:space="0" w:color="auto"/>
        <w:left w:val="none" w:sz="0" w:space="0" w:color="auto"/>
        <w:bottom w:val="none" w:sz="0" w:space="0" w:color="auto"/>
        <w:right w:val="none" w:sz="0" w:space="0" w:color="auto"/>
      </w:divBdr>
    </w:div>
    <w:div w:id="52394578">
      <w:bodyDiv w:val="1"/>
      <w:marLeft w:val="0"/>
      <w:marRight w:val="0"/>
      <w:marTop w:val="0"/>
      <w:marBottom w:val="0"/>
      <w:divBdr>
        <w:top w:val="none" w:sz="0" w:space="0" w:color="auto"/>
        <w:left w:val="none" w:sz="0" w:space="0" w:color="auto"/>
        <w:bottom w:val="none" w:sz="0" w:space="0" w:color="auto"/>
        <w:right w:val="none" w:sz="0" w:space="0" w:color="auto"/>
      </w:divBdr>
    </w:div>
    <w:div w:id="68507779">
      <w:bodyDiv w:val="1"/>
      <w:marLeft w:val="0"/>
      <w:marRight w:val="0"/>
      <w:marTop w:val="0"/>
      <w:marBottom w:val="0"/>
      <w:divBdr>
        <w:top w:val="none" w:sz="0" w:space="0" w:color="auto"/>
        <w:left w:val="none" w:sz="0" w:space="0" w:color="auto"/>
        <w:bottom w:val="none" w:sz="0" w:space="0" w:color="auto"/>
        <w:right w:val="none" w:sz="0" w:space="0" w:color="auto"/>
      </w:divBdr>
    </w:div>
    <w:div w:id="122701689">
      <w:bodyDiv w:val="1"/>
      <w:marLeft w:val="0"/>
      <w:marRight w:val="0"/>
      <w:marTop w:val="0"/>
      <w:marBottom w:val="0"/>
      <w:divBdr>
        <w:top w:val="none" w:sz="0" w:space="0" w:color="auto"/>
        <w:left w:val="none" w:sz="0" w:space="0" w:color="auto"/>
        <w:bottom w:val="none" w:sz="0" w:space="0" w:color="auto"/>
        <w:right w:val="none" w:sz="0" w:space="0" w:color="auto"/>
      </w:divBdr>
    </w:div>
    <w:div w:id="146826629">
      <w:bodyDiv w:val="1"/>
      <w:marLeft w:val="0"/>
      <w:marRight w:val="0"/>
      <w:marTop w:val="0"/>
      <w:marBottom w:val="0"/>
      <w:divBdr>
        <w:top w:val="none" w:sz="0" w:space="0" w:color="auto"/>
        <w:left w:val="none" w:sz="0" w:space="0" w:color="auto"/>
        <w:bottom w:val="none" w:sz="0" w:space="0" w:color="auto"/>
        <w:right w:val="none" w:sz="0" w:space="0" w:color="auto"/>
      </w:divBdr>
    </w:div>
    <w:div w:id="162092936">
      <w:bodyDiv w:val="1"/>
      <w:marLeft w:val="0"/>
      <w:marRight w:val="0"/>
      <w:marTop w:val="0"/>
      <w:marBottom w:val="0"/>
      <w:divBdr>
        <w:top w:val="none" w:sz="0" w:space="0" w:color="auto"/>
        <w:left w:val="none" w:sz="0" w:space="0" w:color="auto"/>
        <w:bottom w:val="none" w:sz="0" w:space="0" w:color="auto"/>
        <w:right w:val="none" w:sz="0" w:space="0" w:color="auto"/>
      </w:divBdr>
    </w:div>
    <w:div w:id="199442788">
      <w:bodyDiv w:val="1"/>
      <w:marLeft w:val="0"/>
      <w:marRight w:val="0"/>
      <w:marTop w:val="0"/>
      <w:marBottom w:val="0"/>
      <w:divBdr>
        <w:top w:val="none" w:sz="0" w:space="0" w:color="auto"/>
        <w:left w:val="none" w:sz="0" w:space="0" w:color="auto"/>
        <w:bottom w:val="none" w:sz="0" w:space="0" w:color="auto"/>
        <w:right w:val="none" w:sz="0" w:space="0" w:color="auto"/>
      </w:divBdr>
    </w:div>
    <w:div w:id="220558009">
      <w:bodyDiv w:val="1"/>
      <w:marLeft w:val="0"/>
      <w:marRight w:val="0"/>
      <w:marTop w:val="0"/>
      <w:marBottom w:val="0"/>
      <w:divBdr>
        <w:top w:val="none" w:sz="0" w:space="0" w:color="auto"/>
        <w:left w:val="none" w:sz="0" w:space="0" w:color="auto"/>
        <w:bottom w:val="none" w:sz="0" w:space="0" w:color="auto"/>
        <w:right w:val="none" w:sz="0" w:space="0" w:color="auto"/>
      </w:divBdr>
    </w:div>
    <w:div w:id="252055669">
      <w:bodyDiv w:val="1"/>
      <w:marLeft w:val="0"/>
      <w:marRight w:val="0"/>
      <w:marTop w:val="0"/>
      <w:marBottom w:val="0"/>
      <w:divBdr>
        <w:top w:val="none" w:sz="0" w:space="0" w:color="auto"/>
        <w:left w:val="none" w:sz="0" w:space="0" w:color="auto"/>
        <w:bottom w:val="none" w:sz="0" w:space="0" w:color="auto"/>
        <w:right w:val="none" w:sz="0" w:space="0" w:color="auto"/>
      </w:divBdr>
    </w:div>
    <w:div w:id="263461145">
      <w:bodyDiv w:val="1"/>
      <w:marLeft w:val="0"/>
      <w:marRight w:val="0"/>
      <w:marTop w:val="0"/>
      <w:marBottom w:val="0"/>
      <w:divBdr>
        <w:top w:val="none" w:sz="0" w:space="0" w:color="auto"/>
        <w:left w:val="none" w:sz="0" w:space="0" w:color="auto"/>
        <w:bottom w:val="none" w:sz="0" w:space="0" w:color="auto"/>
        <w:right w:val="none" w:sz="0" w:space="0" w:color="auto"/>
      </w:divBdr>
    </w:div>
    <w:div w:id="286006173">
      <w:bodyDiv w:val="1"/>
      <w:marLeft w:val="0"/>
      <w:marRight w:val="0"/>
      <w:marTop w:val="0"/>
      <w:marBottom w:val="0"/>
      <w:divBdr>
        <w:top w:val="none" w:sz="0" w:space="0" w:color="auto"/>
        <w:left w:val="none" w:sz="0" w:space="0" w:color="auto"/>
        <w:bottom w:val="none" w:sz="0" w:space="0" w:color="auto"/>
        <w:right w:val="none" w:sz="0" w:space="0" w:color="auto"/>
      </w:divBdr>
    </w:div>
    <w:div w:id="362825063">
      <w:bodyDiv w:val="1"/>
      <w:marLeft w:val="0"/>
      <w:marRight w:val="0"/>
      <w:marTop w:val="0"/>
      <w:marBottom w:val="0"/>
      <w:divBdr>
        <w:top w:val="none" w:sz="0" w:space="0" w:color="auto"/>
        <w:left w:val="none" w:sz="0" w:space="0" w:color="auto"/>
        <w:bottom w:val="none" w:sz="0" w:space="0" w:color="auto"/>
        <w:right w:val="none" w:sz="0" w:space="0" w:color="auto"/>
      </w:divBdr>
    </w:div>
    <w:div w:id="466318246">
      <w:bodyDiv w:val="1"/>
      <w:marLeft w:val="0"/>
      <w:marRight w:val="0"/>
      <w:marTop w:val="0"/>
      <w:marBottom w:val="0"/>
      <w:divBdr>
        <w:top w:val="none" w:sz="0" w:space="0" w:color="auto"/>
        <w:left w:val="none" w:sz="0" w:space="0" w:color="auto"/>
        <w:bottom w:val="none" w:sz="0" w:space="0" w:color="auto"/>
        <w:right w:val="none" w:sz="0" w:space="0" w:color="auto"/>
      </w:divBdr>
    </w:div>
    <w:div w:id="480804553">
      <w:bodyDiv w:val="1"/>
      <w:marLeft w:val="0"/>
      <w:marRight w:val="0"/>
      <w:marTop w:val="0"/>
      <w:marBottom w:val="0"/>
      <w:divBdr>
        <w:top w:val="none" w:sz="0" w:space="0" w:color="auto"/>
        <w:left w:val="none" w:sz="0" w:space="0" w:color="auto"/>
        <w:bottom w:val="none" w:sz="0" w:space="0" w:color="auto"/>
        <w:right w:val="none" w:sz="0" w:space="0" w:color="auto"/>
      </w:divBdr>
    </w:div>
    <w:div w:id="569657434">
      <w:bodyDiv w:val="1"/>
      <w:marLeft w:val="0"/>
      <w:marRight w:val="0"/>
      <w:marTop w:val="0"/>
      <w:marBottom w:val="0"/>
      <w:divBdr>
        <w:top w:val="none" w:sz="0" w:space="0" w:color="auto"/>
        <w:left w:val="none" w:sz="0" w:space="0" w:color="auto"/>
        <w:bottom w:val="none" w:sz="0" w:space="0" w:color="auto"/>
        <w:right w:val="none" w:sz="0" w:space="0" w:color="auto"/>
      </w:divBdr>
    </w:div>
    <w:div w:id="662313533">
      <w:bodyDiv w:val="1"/>
      <w:marLeft w:val="0"/>
      <w:marRight w:val="0"/>
      <w:marTop w:val="0"/>
      <w:marBottom w:val="0"/>
      <w:divBdr>
        <w:top w:val="none" w:sz="0" w:space="0" w:color="auto"/>
        <w:left w:val="none" w:sz="0" w:space="0" w:color="auto"/>
        <w:bottom w:val="none" w:sz="0" w:space="0" w:color="auto"/>
        <w:right w:val="none" w:sz="0" w:space="0" w:color="auto"/>
      </w:divBdr>
    </w:div>
    <w:div w:id="812866970">
      <w:bodyDiv w:val="1"/>
      <w:marLeft w:val="0"/>
      <w:marRight w:val="0"/>
      <w:marTop w:val="0"/>
      <w:marBottom w:val="0"/>
      <w:divBdr>
        <w:top w:val="none" w:sz="0" w:space="0" w:color="auto"/>
        <w:left w:val="none" w:sz="0" w:space="0" w:color="auto"/>
        <w:bottom w:val="none" w:sz="0" w:space="0" w:color="auto"/>
        <w:right w:val="none" w:sz="0" w:space="0" w:color="auto"/>
      </w:divBdr>
    </w:div>
    <w:div w:id="820149699">
      <w:bodyDiv w:val="1"/>
      <w:marLeft w:val="0"/>
      <w:marRight w:val="0"/>
      <w:marTop w:val="0"/>
      <w:marBottom w:val="0"/>
      <w:divBdr>
        <w:top w:val="none" w:sz="0" w:space="0" w:color="auto"/>
        <w:left w:val="none" w:sz="0" w:space="0" w:color="auto"/>
        <w:bottom w:val="none" w:sz="0" w:space="0" w:color="auto"/>
        <w:right w:val="none" w:sz="0" w:space="0" w:color="auto"/>
      </w:divBdr>
    </w:div>
    <w:div w:id="854340785">
      <w:bodyDiv w:val="1"/>
      <w:marLeft w:val="0"/>
      <w:marRight w:val="0"/>
      <w:marTop w:val="0"/>
      <w:marBottom w:val="0"/>
      <w:divBdr>
        <w:top w:val="none" w:sz="0" w:space="0" w:color="auto"/>
        <w:left w:val="none" w:sz="0" w:space="0" w:color="auto"/>
        <w:bottom w:val="none" w:sz="0" w:space="0" w:color="auto"/>
        <w:right w:val="none" w:sz="0" w:space="0" w:color="auto"/>
      </w:divBdr>
    </w:div>
    <w:div w:id="864563249">
      <w:bodyDiv w:val="1"/>
      <w:marLeft w:val="0"/>
      <w:marRight w:val="0"/>
      <w:marTop w:val="0"/>
      <w:marBottom w:val="0"/>
      <w:divBdr>
        <w:top w:val="none" w:sz="0" w:space="0" w:color="auto"/>
        <w:left w:val="none" w:sz="0" w:space="0" w:color="auto"/>
        <w:bottom w:val="none" w:sz="0" w:space="0" w:color="auto"/>
        <w:right w:val="none" w:sz="0" w:space="0" w:color="auto"/>
      </w:divBdr>
    </w:div>
    <w:div w:id="978922853">
      <w:bodyDiv w:val="1"/>
      <w:marLeft w:val="0"/>
      <w:marRight w:val="0"/>
      <w:marTop w:val="0"/>
      <w:marBottom w:val="0"/>
      <w:divBdr>
        <w:top w:val="none" w:sz="0" w:space="0" w:color="auto"/>
        <w:left w:val="none" w:sz="0" w:space="0" w:color="auto"/>
        <w:bottom w:val="none" w:sz="0" w:space="0" w:color="auto"/>
        <w:right w:val="none" w:sz="0" w:space="0" w:color="auto"/>
      </w:divBdr>
    </w:div>
    <w:div w:id="994576290">
      <w:bodyDiv w:val="1"/>
      <w:marLeft w:val="0"/>
      <w:marRight w:val="0"/>
      <w:marTop w:val="0"/>
      <w:marBottom w:val="0"/>
      <w:divBdr>
        <w:top w:val="none" w:sz="0" w:space="0" w:color="auto"/>
        <w:left w:val="none" w:sz="0" w:space="0" w:color="auto"/>
        <w:bottom w:val="none" w:sz="0" w:space="0" w:color="auto"/>
        <w:right w:val="none" w:sz="0" w:space="0" w:color="auto"/>
      </w:divBdr>
    </w:div>
    <w:div w:id="1014648541">
      <w:bodyDiv w:val="1"/>
      <w:marLeft w:val="0"/>
      <w:marRight w:val="0"/>
      <w:marTop w:val="0"/>
      <w:marBottom w:val="0"/>
      <w:divBdr>
        <w:top w:val="none" w:sz="0" w:space="0" w:color="auto"/>
        <w:left w:val="none" w:sz="0" w:space="0" w:color="auto"/>
        <w:bottom w:val="none" w:sz="0" w:space="0" w:color="auto"/>
        <w:right w:val="none" w:sz="0" w:space="0" w:color="auto"/>
      </w:divBdr>
    </w:div>
    <w:div w:id="1018192508">
      <w:bodyDiv w:val="1"/>
      <w:marLeft w:val="0"/>
      <w:marRight w:val="0"/>
      <w:marTop w:val="0"/>
      <w:marBottom w:val="0"/>
      <w:divBdr>
        <w:top w:val="none" w:sz="0" w:space="0" w:color="auto"/>
        <w:left w:val="none" w:sz="0" w:space="0" w:color="auto"/>
        <w:bottom w:val="none" w:sz="0" w:space="0" w:color="auto"/>
        <w:right w:val="none" w:sz="0" w:space="0" w:color="auto"/>
      </w:divBdr>
    </w:div>
    <w:div w:id="1021129940">
      <w:bodyDiv w:val="1"/>
      <w:marLeft w:val="0"/>
      <w:marRight w:val="0"/>
      <w:marTop w:val="0"/>
      <w:marBottom w:val="0"/>
      <w:divBdr>
        <w:top w:val="none" w:sz="0" w:space="0" w:color="auto"/>
        <w:left w:val="none" w:sz="0" w:space="0" w:color="auto"/>
        <w:bottom w:val="none" w:sz="0" w:space="0" w:color="auto"/>
        <w:right w:val="none" w:sz="0" w:space="0" w:color="auto"/>
      </w:divBdr>
    </w:div>
    <w:div w:id="1032731703">
      <w:bodyDiv w:val="1"/>
      <w:marLeft w:val="0"/>
      <w:marRight w:val="0"/>
      <w:marTop w:val="0"/>
      <w:marBottom w:val="0"/>
      <w:divBdr>
        <w:top w:val="none" w:sz="0" w:space="0" w:color="auto"/>
        <w:left w:val="none" w:sz="0" w:space="0" w:color="auto"/>
        <w:bottom w:val="none" w:sz="0" w:space="0" w:color="auto"/>
        <w:right w:val="none" w:sz="0" w:space="0" w:color="auto"/>
      </w:divBdr>
    </w:div>
    <w:div w:id="1046374414">
      <w:bodyDiv w:val="1"/>
      <w:marLeft w:val="0"/>
      <w:marRight w:val="0"/>
      <w:marTop w:val="0"/>
      <w:marBottom w:val="0"/>
      <w:divBdr>
        <w:top w:val="none" w:sz="0" w:space="0" w:color="auto"/>
        <w:left w:val="none" w:sz="0" w:space="0" w:color="auto"/>
        <w:bottom w:val="none" w:sz="0" w:space="0" w:color="auto"/>
        <w:right w:val="none" w:sz="0" w:space="0" w:color="auto"/>
      </w:divBdr>
    </w:div>
    <w:div w:id="1075664347">
      <w:bodyDiv w:val="1"/>
      <w:marLeft w:val="0"/>
      <w:marRight w:val="0"/>
      <w:marTop w:val="0"/>
      <w:marBottom w:val="0"/>
      <w:divBdr>
        <w:top w:val="none" w:sz="0" w:space="0" w:color="auto"/>
        <w:left w:val="none" w:sz="0" w:space="0" w:color="auto"/>
        <w:bottom w:val="none" w:sz="0" w:space="0" w:color="auto"/>
        <w:right w:val="none" w:sz="0" w:space="0" w:color="auto"/>
      </w:divBdr>
    </w:div>
    <w:div w:id="1076780240">
      <w:bodyDiv w:val="1"/>
      <w:marLeft w:val="0"/>
      <w:marRight w:val="0"/>
      <w:marTop w:val="0"/>
      <w:marBottom w:val="0"/>
      <w:divBdr>
        <w:top w:val="none" w:sz="0" w:space="0" w:color="auto"/>
        <w:left w:val="none" w:sz="0" w:space="0" w:color="auto"/>
        <w:bottom w:val="none" w:sz="0" w:space="0" w:color="auto"/>
        <w:right w:val="none" w:sz="0" w:space="0" w:color="auto"/>
      </w:divBdr>
    </w:div>
    <w:div w:id="1077678030">
      <w:bodyDiv w:val="1"/>
      <w:marLeft w:val="0"/>
      <w:marRight w:val="0"/>
      <w:marTop w:val="0"/>
      <w:marBottom w:val="0"/>
      <w:divBdr>
        <w:top w:val="none" w:sz="0" w:space="0" w:color="auto"/>
        <w:left w:val="none" w:sz="0" w:space="0" w:color="auto"/>
        <w:bottom w:val="none" w:sz="0" w:space="0" w:color="auto"/>
        <w:right w:val="none" w:sz="0" w:space="0" w:color="auto"/>
      </w:divBdr>
    </w:div>
    <w:div w:id="1080059703">
      <w:bodyDiv w:val="1"/>
      <w:marLeft w:val="0"/>
      <w:marRight w:val="0"/>
      <w:marTop w:val="0"/>
      <w:marBottom w:val="0"/>
      <w:divBdr>
        <w:top w:val="none" w:sz="0" w:space="0" w:color="auto"/>
        <w:left w:val="none" w:sz="0" w:space="0" w:color="auto"/>
        <w:bottom w:val="none" w:sz="0" w:space="0" w:color="auto"/>
        <w:right w:val="none" w:sz="0" w:space="0" w:color="auto"/>
      </w:divBdr>
    </w:div>
    <w:div w:id="1080255303">
      <w:bodyDiv w:val="1"/>
      <w:marLeft w:val="0"/>
      <w:marRight w:val="0"/>
      <w:marTop w:val="0"/>
      <w:marBottom w:val="0"/>
      <w:divBdr>
        <w:top w:val="none" w:sz="0" w:space="0" w:color="auto"/>
        <w:left w:val="none" w:sz="0" w:space="0" w:color="auto"/>
        <w:bottom w:val="none" w:sz="0" w:space="0" w:color="auto"/>
        <w:right w:val="none" w:sz="0" w:space="0" w:color="auto"/>
      </w:divBdr>
    </w:div>
    <w:div w:id="1113668203">
      <w:bodyDiv w:val="1"/>
      <w:marLeft w:val="0"/>
      <w:marRight w:val="0"/>
      <w:marTop w:val="0"/>
      <w:marBottom w:val="0"/>
      <w:divBdr>
        <w:top w:val="none" w:sz="0" w:space="0" w:color="auto"/>
        <w:left w:val="none" w:sz="0" w:space="0" w:color="auto"/>
        <w:bottom w:val="none" w:sz="0" w:space="0" w:color="auto"/>
        <w:right w:val="none" w:sz="0" w:space="0" w:color="auto"/>
      </w:divBdr>
    </w:div>
    <w:div w:id="1132288544">
      <w:bodyDiv w:val="1"/>
      <w:marLeft w:val="0"/>
      <w:marRight w:val="0"/>
      <w:marTop w:val="0"/>
      <w:marBottom w:val="0"/>
      <w:divBdr>
        <w:top w:val="none" w:sz="0" w:space="0" w:color="auto"/>
        <w:left w:val="none" w:sz="0" w:space="0" w:color="auto"/>
        <w:bottom w:val="none" w:sz="0" w:space="0" w:color="auto"/>
        <w:right w:val="none" w:sz="0" w:space="0" w:color="auto"/>
      </w:divBdr>
    </w:div>
    <w:div w:id="1187862423">
      <w:bodyDiv w:val="1"/>
      <w:marLeft w:val="0"/>
      <w:marRight w:val="0"/>
      <w:marTop w:val="0"/>
      <w:marBottom w:val="0"/>
      <w:divBdr>
        <w:top w:val="none" w:sz="0" w:space="0" w:color="auto"/>
        <w:left w:val="none" w:sz="0" w:space="0" w:color="auto"/>
        <w:bottom w:val="none" w:sz="0" w:space="0" w:color="auto"/>
        <w:right w:val="none" w:sz="0" w:space="0" w:color="auto"/>
      </w:divBdr>
    </w:div>
    <w:div w:id="1212305908">
      <w:bodyDiv w:val="1"/>
      <w:marLeft w:val="0"/>
      <w:marRight w:val="0"/>
      <w:marTop w:val="0"/>
      <w:marBottom w:val="0"/>
      <w:divBdr>
        <w:top w:val="none" w:sz="0" w:space="0" w:color="auto"/>
        <w:left w:val="none" w:sz="0" w:space="0" w:color="auto"/>
        <w:bottom w:val="none" w:sz="0" w:space="0" w:color="auto"/>
        <w:right w:val="none" w:sz="0" w:space="0" w:color="auto"/>
      </w:divBdr>
    </w:div>
    <w:div w:id="1236822790">
      <w:bodyDiv w:val="1"/>
      <w:marLeft w:val="0"/>
      <w:marRight w:val="0"/>
      <w:marTop w:val="0"/>
      <w:marBottom w:val="0"/>
      <w:divBdr>
        <w:top w:val="none" w:sz="0" w:space="0" w:color="auto"/>
        <w:left w:val="none" w:sz="0" w:space="0" w:color="auto"/>
        <w:bottom w:val="none" w:sz="0" w:space="0" w:color="auto"/>
        <w:right w:val="none" w:sz="0" w:space="0" w:color="auto"/>
      </w:divBdr>
    </w:div>
    <w:div w:id="1251962558">
      <w:bodyDiv w:val="1"/>
      <w:marLeft w:val="0"/>
      <w:marRight w:val="0"/>
      <w:marTop w:val="0"/>
      <w:marBottom w:val="0"/>
      <w:divBdr>
        <w:top w:val="none" w:sz="0" w:space="0" w:color="auto"/>
        <w:left w:val="none" w:sz="0" w:space="0" w:color="auto"/>
        <w:bottom w:val="none" w:sz="0" w:space="0" w:color="auto"/>
        <w:right w:val="none" w:sz="0" w:space="0" w:color="auto"/>
      </w:divBdr>
    </w:div>
    <w:div w:id="1304655519">
      <w:bodyDiv w:val="1"/>
      <w:marLeft w:val="0"/>
      <w:marRight w:val="0"/>
      <w:marTop w:val="0"/>
      <w:marBottom w:val="0"/>
      <w:divBdr>
        <w:top w:val="none" w:sz="0" w:space="0" w:color="auto"/>
        <w:left w:val="none" w:sz="0" w:space="0" w:color="auto"/>
        <w:bottom w:val="none" w:sz="0" w:space="0" w:color="auto"/>
        <w:right w:val="none" w:sz="0" w:space="0" w:color="auto"/>
      </w:divBdr>
    </w:div>
    <w:div w:id="1386879365">
      <w:bodyDiv w:val="1"/>
      <w:marLeft w:val="0"/>
      <w:marRight w:val="0"/>
      <w:marTop w:val="0"/>
      <w:marBottom w:val="0"/>
      <w:divBdr>
        <w:top w:val="none" w:sz="0" w:space="0" w:color="auto"/>
        <w:left w:val="none" w:sz="0" w:space="0" w:color="auto"/>
        <w:bottom w:val="none" w:sz="0" w:space="0" w:color="auto"/>
        <w:right w:val="none" w:sz="0" w:space="0" w:color="auto"/>
      </w:divBdr>
    </w:div>
    <w:div w:id="1394964934">
      <w:bodyDiv w:val="1"/>
      <w:marLeft w:val="0"/>
      <w:marRight w:val="0"/>
      <w:marTop w:val="0"/>
      <w:marBottom w:val="0"/>
      <w:divBdr>
        <w:top w:val="none" w:sz="0" w:space="0" w:color="auto"/>
        <w:left w:val="none" w:sz="0" w:space="0" w:color="auto"/>
        <w:bottom w:val="none" w:sz="0" w:space="0" w:color="auto"/>
        <w:right w:val="none" w:sz="0" w:space="0" w:color="auto"/>
      </w:divBdr>
    </w:div>
    <w:div w:id="1398284257">
      <w:bodyDiv w:val="1"/>
      <w:marLeft w:val="0"/>
      <w:marRight w:val="0"/>
      <w:marTop w:val="0"/>
      <w:marBottom w:val="0"/>
      <w:divBdr>
        <w:top w:val="none" w:sz="0" w:space="0" w:color="auto"/>
        <w:left w:val="none" w:sz="0" w:space="0" w:color="auto"/>
        <w:bottom w:val="none" w:sz="0" w:space="0" w:color="auto"/>
        <w:right w:val="none" w:sz="0" w:space="0" w:color="auto"/>
      </w:divBdr>
    </w:div>
    <w:div w:id="1408721878">
      <w:bodyDiv w:val="1"/>
      <w:marLeft w:val="0"/>
      <w:marRight w:val="0"/>
      <w:marTop w:val="0"/>
      <w:marBottom w:val="0"/>
      <w:divBdr>
        <w:top w:val="none" w:sz="0" w:space="0" w:color="auto"/>
        <w:left w:val="none" w:sz="0" w:space="0" w:color="auto"/>
        <w:bottom w:val="none" w:sz="0" w:space="0" w:color="auto"/>
        <w:right w:val="none" w:sz="0" w:space="0" w:color="auto"/>
      </w:divBdr>
    </w:div>
    <w:div w:id="1410662801">
      <w:bodyDiv w:val="1"/>
      <w:marLeft w:val="0"/>
      <w:marRight w:val="0"/>
      <w:marTop w:val="0"/>
      <w:marBottom w:val="0"/>
      <w:divBdr>
        <w:top w:val="none" w:sz="0" w:space="0" w:color="auto"/>
        <w:left w:val="none" w:sz="0" w:space="0" w:color="auto"/>
        <w:bottom w:val="none" w:sz="0" w:space="0" w:color="auto"/>
        <w:right w:val="none" w:sz="0" w:space="0" w:color="auto"/>
      </w:divBdr>
    </w:div>
    <w:div w:id="1464810571">
      <w:bodyDiv w:val="1"/>
      <w:marLeft w:val="0"/>
      <w:marRight w:val="0"/>
      <w:marTop w:val="0"/>
      <w:marBottom w:val="0"/>
      <w:divBdr>
        <w:top w:val="none" w:sz="0" w:space="0" w:color="auto"/>
        <w:left w:val="none" w:sz="0" w:space="0" w:color="auto"/>
        <w:bottom w:val="none" w:sz="0" w:space="0" w:color="auto"/>
        <w:right w:val="none" w:sz="0" w:space="0" w:color="auto"/>
      </w:divBdr>
    </w:div>
    <w:div w:id="1562515968">
      <w:bodyDiv w:val="1"/>
      <w:marLeft w:val="0"/>
      <w:marRight w:val="0"/>
      <w:marTop w:val="0"/>
      <w:marBottom w:val="0"/>
      <w:divBdr>
        <w:top w:val="none" w:sz="0" w:space="0" w:color="auto"/>
        <w:left w:val="none" w:sz="0" w:space="0" w:color="auto"/>
        <w:bottom w:val="none" w:sz="0" w:space="0" w:color="auto"/>
        <w:right w:val="none" w:sz="0" w:space="0" w:color="auto"/>
      </w:divBdr>
    </w:div>
    <w:div w:id="1643149341">
      <w:bodyDiv w:val="1"/>
      <w:marLeft w:val="0"/>
      <w:marRight w:val="0"/>
      <w:marTop w:val="0"/>
      <w:marBottom w:val="0"/>
      <w:divBdr>
        <w:top w:val="none" w:sz="0" w:space="0" w:color="auto"/>
        <w:left w:val="none" w:sz="0" w:space="0" w:color="auto"/>
        <w:bottom w:val="none" w:sz="0" w:space="0" w:color="auto"/>
        <w:right w:val="none" w:sz="0" w:space="0" w:color="auto"/>
      </w:divBdr>
    </w:div>
    <w:div w:id="1649893713">
      <w:bodyDiv w:val="1"/>
      <w:marLeft w:val="0"/>
      <w:marRight w:val="0"/>
      <w:marTop w:val="0"/>
      <w:marBottom w:val="0"/>
      <w:divBdr>
        <w:top w:val="none" w:sz="0" w:space="0" w:color="auto"/>
        <w:left w:val="none" w:sz="0" w:space="0" w:color="auto"/>
        <w:bottom w:val="none" w:sz="0" w:space="0" w:color="auto"/>
        <w:right w:val="none" w:sz="0" w:space="0" w:color="auto"/>
      </w:divBdr>
    </w:div>
    <w:div w:id="1659193146">
      <w:bodyDiv w:val="1"/>
      <w:marLeft w:val="0"/>
      <w:marRight w:val="0"/>
      <w:marTop w:val="0"/>
      <w:marBottom w:val="0"/>
      <w:divBdr>
        <w:top w:val="none" w:sz="0" w:space="0" w:color="auto"/>
        <w:left w:val="none" w:sz="0" w:space="0" w:color="auto"/>
        <w:bottom w:val="none" w:sz="0" w:space="0" w:color="auto"/>
        <w:right w:val="none" w:sz="0" w:space="0" w:color="auto"/>
      </w:divBdr>
    </w:div>
    <w:div w:id="1680614835">
      <w:bodyDiv w:val="1"/>
      <w:marLeft w:val="0"/>
      <w:marRight w:val="0"/>
      <w:marTop w:val="0"/>
      <w:marBottom w:val="0"/>
      <w:divBdr>
        <w:top w:val="none" w:sz="0" w:space="0" w:color="auto"/>
        <w:left w:val="none" w:sz="0" w:space="0" w:color="auto"/>
        <w:bottom w:val="none" w:sz="0" w:space="0" w:color="auto"/>
        <w:right w:val="none" w:sz="0" w:space="0" w:color="auto"/>
      </w:divBdr>
    </w:div>
    <w:div w:id="1733387299">
      <w:bodyDiv w:val="1"/>
      <w:marLeft w:val="0"/>
      <w:marRight w:val="0"/>
      <w:marTop w:val="0"/>
      <w:marBottom w:val="0"/>
      <w:divBdr>
        <w:top w:val="none" w:sz="0" w:space="0" w:color="auto"/>
        <w:left w:val="none" w:sz="0" w:space="0" w:color="auto"/>
        <w:bottom w:val="none" w:sz="0" w:space="0" w:color="auto"/>
        <w:right w:val="none" w:sz="0" w:space="0" w:color="auto"/>
      </w:divBdr>
    </w:div>
    <w:div w:id="1739549234">
      <w:bodyDiv w:val="1"/>
      <w:marLeft w:val="0"/>
      <w:marRight w:val="0"/>
      <w:marTop w:val="0"/>
      <w:marBottom w:val="0"/>
      <w:divBdr>
        <w:top w:val="none" w:sz="0" w:space="0" w:color="auto"/>
        <w:left w:val="none" w:sz="0" w:space="0" w:color="auto"/>
        <w:bottom w:val="none" w:sz="0" w:space="0" w:color="auto"/>
        <w:right w:val="none" w:sz="0" w:space="0" w:color="auto"/>
      </w:divBdr>
    </w:div>
    <w:div w:id="1774352014">
      <w:bodyDiv w:val="1"/>
      <w:marLeft w:val="0"/>
      <w:marRight w:val="0"/>
      <w:marTop w:val="0"/>
      <w:marBottom w:val="0"/>
      <w:divBdr>
        <w:top w:val="none" w:sz="0" w:space="0" w:color="auto"/>
        <w:left w:val="none" w:sz="0" w:space="0" w:color="auto"/>
        <w:bottom w:val="none" w:sz="0" w:space="0" w:color="auto"/>
        <w:right w:val="none" w:sz="0" w:space="0" w:color="auto"/>
      </w:divBdr>
    </w:div>
    <w:div w:id="1786998593">
      <w:bodyDiv w:val="1"/>
      <w:marLeft w:val="0"/>
      <w:marRight w:val="0"/>
      <w:marTop w:val="0"/>
      <w:marBottom w:val="0"/>
      <w:divBdr>
        <w:top w:val="none" w:sz="0" w:space="0" w:color="auto"/>
        <w:left w:val="none" w:sz="0" w:space="0" w:color="auto"/>
        <w:bottom w:val="none" w:sz="0" w:space="0" w:color="auto"/>
        <w:right w:val="none" w:sz="0" w:space="0" w:color="auto"/>
      </w:divBdr>
    </w:div>
    <w:div w:id="1793859791">
      <w:bodyDiv w:val="1"/>
      <w:marLeft w:val="0"/>
      <w:marRight w:val="0"/>
      <w:marTop w:val="0"/>
      <w:marBottom w:val="0"/>
      <w:divBdr>
        <w:top w:val="none" w:sz="0" w:space="0" w:color="auto"/>
        <w:left w:val="none" w:sz="0" w:space="0" w:color="auto"/>
        <w:bottom w:val="none" w:sz="0" w:space="0" w:color="auto"/>
        <w:right w:val="none" w:sz="0" w:space="0" w:color="auto"/>
      </w:divBdr>
    </w:div>
    <w:div w:id="1837957653">
      <w:bodyDiv w:val="1"/>
      <w:marLeft w:val="0"/>
      <w:marRight w:val="0"/>
      <w:marTop w:val="0"/>
      <w:marBottom w:val="0"/>
      <w:divBdr>
        <w:top w:val="none" w:sz="0" w:space="0" w:color="auto"/>
        <w:left w:val="none" w:sz="0" w:space="0" w:color="auto"/>
        <w:bottom w:val="none" w:sz="0" w:space="0" w:color="auto"/>
        <w:right w:val="none" w:sz="0" w:space="0" w:color="auto"/>
      </w:divBdr>
    </w:div>
    <w:div w:id="1885017893">
      <w:bodyDiv w:val="1"/>
      <w:marLeft w:val="0"/>
      <w:marRight w:val="0"/>
      <w:marTop w:val="0"/>
      <w:marBottom w:val="0"/>
      <w:divBdr>
        <w:top w:val="none" w:sz="0" w:space="0" w:color="auto"/>
        <w:left w:val="none" w:sz="0" w:space="0" w:color="auto"/>
        <w:bottom w:val="none" w:sz="0" w:space="0" w:color="auto"/>
        <w:right w:val="none" w:sz="0" w:space="0" w:color="auto"/>
      </w:divBdr>
    </w:div>
    <w:div w:id="1940290672">
      <w:bodyDiv w:val="1"/>
      <w:marLeft w:val="0"/>
      <w:marRight w:val="0"/>
      <w:marTop w:val="0"/>
      <w:marBottom w:val="0"/>
      <w:divBdr>
        <w:top w:val="none" w:sz="0" w:space="0" w:color="auto"/>
        <w:left w:val="none" w:sz="0" w:space="0" w:color="auto"/>
        <w:bottom w:val="none" w:sz="0" w:space="0" w:color="auto"/>
        <w:right w:val="none" w:sz="0" w:space="0" w:color="auto"/>
      </w:divBdr>
    </w:div>
    <w:div w:id="1954239483">
      <w:bodyDiv w:val="1"/>
      <w:marLeft w:val="0"/>
      <w:marRight w:val="0"/>
      <w:marTop w:val="0"/>
      <w:marBottom w:val="0"/>
      <w:divBdr>
        <w:top w:val="none" w:sz="0" w:space="0" w:color="auto"/>
        <w:left w:val="none" w:sz="0" w:space="0" w:color="auto"/>
        <w:bottom w:val="none" w:sz="0" w:space="0" w:color="auto"/>
        <w:right w:val="none" w:sz="0" w:space="0" w:color="auto"/>
      </w:divBdr>
    </w:div>
    <w:div w:id="1968852971">
      <w:bodyDiv w:val="1"/>
      <w:marLeft w:val="0"/>
      <w:marRight w:val="0"/>
      <w:marTop w:val="0"/>
      <w:marBottom w:val="0"/>
      <w:divBdr>
        <w:top w:val="none" w:sz="0" w:space="0" w:color="auto"/>
        <w:left w:val="none" w:sz="0" w:space="0" w:color="auto"/>
        <w:bottom w:val="none" w:sz="0" w:space="0" w:color="auto"/>
        <w:right w:val="none" w:sz="0" w:space="0" w:color="auto"/>
      </w:divBdr>
    </w:div>
    <w:div w:id="1972128227">
      <w:bodyDiv w:val="1"/>
      <w:marLeft w:val="0"/>
      <w:marRight w:val="0"/>
      <w:marTop w:val="0"/>
      <w:marBottom w:val="0"/>
      <w:divBdr>
        <w:top w:val="none" w:sz="0" w:space="0" w:color="auto"/>
        <w:left w:val="none" w:sz="0" w:space="0" w:color="auto"/>
        <w:bottom w:val="none" w:sz="0" w:space="0" w:color="auto"/>
        <w:right w:val="none" w:sz="0" w:space="0" w:color="auto"/>
      </w:divBdr>
    </w:div>
    <w:div w:id="1974208946">
      <w:bodyDiv w:val="1"/>
      <w:marLeft w:val="0"/>
      <w:marRight w:val="0"/>
      <w:marTop w:val="0"/>
      <w:marBottom w:val="0"/>
      <w:divBdr>
        <w:top w:val="none" w:sz="0" w:space="0" w:color="auto"/>
        <w:left w:val="none" w:sz="0" w:space="0" w:color="auto"/>
        <w:bottom w:val="none" w:sz="0" w:space="0" w:color="auto"/>
        <w:right w:val="none" w:sz="0" w:space="0" w:color="auto"/>
      </w:divBdr>
    </w:div>
    <w:div w:id="2001536085">
      <w:bodyDiv w:val="1"/>
      <w:marLeft w:val="0"/>
      <w:marRight w:val="0"/>
      <w:marTop w:val="0"/>
      <w:marBottom w:val="0"/>
      <w:divBdr>
        <w:top w:val="none" w:sz="0" w:space="0" w:color="auto"/>
        <w:left w:val="none" w:sz="0" w:space="0" w:color="auto"/>
        <w:bottom w:val="none" w:sz="0" w:space="0" w:color="auto"/>
        <w:right w:val="none" w:sz="0" w:space="0" w:color="auto"/>
      </w:divBdr>
    </w:div>
    <w:div w:id="2003048726">
      <w:bodyDiv w:val="1"/>
      <w:marLeft w:val="0"/>
      <w:marRight w:val="0"/>
      <w:marTop w:val="0"/>
      <w:marBottom w:val="0"/>
      <w:divBdr>
        <w:top w:val="none" w:sz="0" w:space="0" w:color="auto"/>
        <w:left w:val="none" w:sz="0" w:space="0" w:color="auto"/>
        <w:bottom w:val="none" w:sz="0" w:space="0" w:color="auto"/>
        <w:right w:val="none" w:sz="0" w:space="0" w:color="auto"/>
      </w:divBdr>
    </w:div>
    <w:div w:id="2031904548">
      <w:bodyDiv w:val="1"/>
      <w:marLeft w:val="0"/>
      <w:marRight w:val="0"/>
      <w:marTop w:val="0"/>
      <w:marBottom w:val="0"/>
      <w:divBdr>
        <w:top w:val="none" w:sz="0" w:space="0" w:color="auto"/>
        <w:left w:val="none" w:sz="0" w:space="0" w:color="auto"/>
        <w:bottom w:val="none" w:sz="0" w:space="0" w:color="auto"/>
        <w:right w:val="none" w:sz="0" w:space="0" w:color="auto"/>
      </w:divBdr>
    </w:div>
    <w:div w:id="2054771265">
      <w:bodyDiv w:val="1"/>
      <w:marLeft w:val="0"/>
      <w:marRight w:val="0"/>
      <w:marTop w:val="0"/>
      <w:marBottom w:val="0"/>
      <w:divBdr>
        <w:top w:val="none" w:sz="0" w:space="0" w:color="auto"/>
        <w:left w:val="none" w:sz="0" w:space="0" w:color="auto"/>
        <w:bottom w:val="none" w:sz="0" w:space="0" w:color="auto"/>
        <w:right w:val="none" w:sz="0" w:space="0" w:color="auto"/>
      </w:divBdr>
    </w:div>
    <w:div w:id="2074234485">
      <w:bodyDiv w:val="1"/>
      <w:marLeft w:val="0"/>
      <w:marRight w:val="0"/>
      <w:marTop w:val="0"/>
      <w:marBottom w:val="0"/>
      <w:divBdr>
        <w:top w:val="none" w:sz="0" w:space="0" w:color="auto"/>
        <w:left w:val="none" w:sz="0" w:space="0" w:color="auto"/>
        <w:bottom w:val="none" w:sz="0" w:space="0" w:color="auto"/>
        <w:right w:val="none" w:sz="0" w:space="0" w:color="auto"/>
      </w:divBdr>
    </w:div>
    <w:div w:id="2143841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TotalTime>
  <Pages>19</Pages>
  <Words>23888</Words>
  <Characters>136162</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0</cp:lastModifiedBy>
  <cp:revision>33</cp:revision>
  <dcterms:created xsi:type="dcterms:W3CDTF">2025-09-10T12:57:00Z</dcterms:created>
  <dcterms:modified xsi:type="dcterms:W3CDTF">2025-09-1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7qhvdk56"/&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